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2C341A" w14:textId="77777777" w:rsidR="00C36F1B" w:rsidRDefault="00C36F1B" w:rsidP="00BF17FB">
      <w:pPr>
        <w:spacing w:before="120" w:after="120"/>
        <w:jc w:val="right"/>
      </w:pPr>
    </w:p>
    <w:p w14:paraId="0BD77C8D" w14:textId="77777777" w:rsidR="00C36F1B" w:rsidRDefault="00C36F1B" w:rsidP="00BF17FB">
      <w:pPr>
        <w:spacing w:line="480" w:lineRule="auto"/>
      </w:pPr>
    </w:p>
    <w:p w14:paraId="64D1DC0D" w14:textId="77777777" w:rsidR="00C36F1B" w:rsidRDefault="00C36F1B" w:rsidP="00BF17FB">
      <w:pPr>
        <w:spacing w:line="480" w:lineRule="auto"/>
      </w:pPr>
    </w:p>
    <w:p w14:paraId="61F3CCB7" w14:textId="77777777" w:rsidR="00C36F1B" w:rsidRDefault="00C36F1B" w:rsidP="00BF17FB">
      <w:pPr>
        <w:spacing w:line="480" w:lineRule="auto"/>
      </w:pPr>
    </w:p>
    <w:p w14:paraId="61017B32" w14:textId="77777777" w:rsidR="00C36F1B" w:rsidRDefault="00C36F1B" w:rsidP="00BF17FB">
      <w:pPr>
        <w:spacing w:line="480" w:lineRule="auto"/>
      </w:pPr>
    </w:p>
    <w:p w14:paraId="10E00A87" w14:textId="77777777" w:rsidR="00C36F1B" w:rsidRDefault="00C36F1B" w:rsidP="00BF17FB">
      <w:pPr>
        <w:spacing w:line="480" w:lineRule="auto"/>
      </w:pPr>
    </w:p>
    <w:p w14:paraId="7E009CF4" w14:textId="77777777" w:rsidR="00C36F1B" w:rsidRDefault="00C36F1B" w:rsidP="00BF17FB">
      <w:pPr>
        <w:spacing w:line="480" w:lineRule="auto"/>
      </w:pPr>
    </w:p>
    <w:p w14:paraId="78923A84" w14:textId="77777777" w:rsidR="00C36F1B" w:rsidRDefault="00C36F1B" w:rsidP="00BF17FB">
      <w:pPr>
        <w:spacing w:line="480" w:lineRule="auto"/>
      </w:pPr>
    </w:p>
    <w:p w14:paraId="212A4910" w14:textId="254CA321" w:rsidR="0088118C" w:rsidRDefault="00A600C9" w:rsidP="00B76A46">
      <w:pPr>
        <w:spacing w:line="480" w:lineRule="auto"/>
        <w:jc w:val="center"/>
        <w:rPr>
          <w:b/>
          <w:bCs/>
        </w:rPr>
      </w:pPr>
      <w:r>
        <w:rPr>
          <w:b/>
          <w:bCs/>
        </w:rPr>
        <w:t>Final Project</w:t>
      </w:r>
    </w:p>
    <w:p w14:paraId="3A32F7EF" w14:textId="21BFC029" w:rsidR="00C36F1B" w:rsidRDefault="00C36F1B" w:rsidP="00B76A46">
      <w:pPr>
        <w:spacing w:line="480" w:lineRule="auto"/>
      </w:pPr>
    </w:p>
    <w:p w14:paraId="505E5567" w14:textId="77777777" w:rsidR="00C36F1B" w:rsidRDefault="00E42CD4" w:rsidP="00B76A46">
      <w:pPr>
        <w:spacing w:line="480" w:lineRule="auto"/>
        <w:jc w:val="center"/>
      </w:pPr>
      <w:r>
        <w:t>[STUDENT NAME]</w:t>
      </w:r>
    </w:p>
    <w:p w14:paraId="4DFF387E" w14:textId="77777777" w:rsidR="00C36F1B" w:rsidRDefault="00E42CD4" w:rsidP="00B76A46">
      <w:pPr>
        <w:spacing w:line="480" w:lineRule="auto"/>
        <w:jc w:val="center"/>
      </w:pPr>
      <w:r>
        <w:t>[COURSE NAME AND NUMBER]</w:t>
      </w:r>
    </w:p>
    <w:p w14:paraId="53271F13" w14:textId="77777777" w:rsidR="00C36F1B" w:rsidRDefault="00E42CD4" w:rsidP="00B76A46">
      <w:pPr>
        <w:spacing w:line="480" w:lineRule="auto"/>
        <w:jc w:val="center"/>
      </w:pPr>
      <w:r>
        <w:t>[INSTRUCTOR'S NAME]</w:t>
      </w:r>
    </w:p>
    <w:p w14:paraId="1EE00BEC" w14:textId="77777777" w:rsidR="00C36F1B" w:rsidRDefault="00E42CD4" w:rsidP="00BF17FB">
      <w:pPr>
        <w:spacing w:line="480" w:lineRule="auto"/>
        <w:jc w:val="center"/>
      </w:pPr>
      <w:r>
        <w:t>[INSTITUTIONAL AFFILIATION]</w:t>
      </w:r>
    </w:p>
    <w:p w14:paraId="1436256B" w14:textId="77777777" w:rsidR="00C36F1B" w:rsidRDefault="00E42CD4" w:rsidP="00BF17FB">
      <w:pPr>
        <w:spacing w:line="480" w:lineRule="auto"/>
        <w:jc w:val="center"/>
      </w:pPr>
      <w:r>
        <w:t>[SUBMISSION DATE]</w:t>
      </w:r>
    </w:p>
    <w:p w14:paraId="7C4634B0" w14:textId="77777777" w:rsidR="00C36F1B" w:rsidRDefault="00C36F1B" w:rsidP="00BF17FB">
      <w:pPr>
        <w:spacing w:line="480" w:lineRule="auto"/>
      </w:pPr>
    </w:p>
    <w:p w14:paraId="2C603455" w14:textId="77777777" w:rsidR="00C36F1B" w:rsidRDefault="00C36F1B" w:rsidP="00BF17FB">
      <w:pPr>
        <w:spacing w:line="480" w:lineRule="auto"/>
      </w:pPr>
    </w:p>
    <w:p w14:paraId="01C4660B" w14:textId="77777777" w:rsidR="00C36F1B" w:rsidRDefault="00C36F1B" w:rsidP="00BF17FB">
      <w:pPr>
        <w:spacing w:line="480" w:lineRule="auto"/>
      </w:pPr>
    </w:p>
    <w:p w14:paraId="668B5A35" w14:textId="77777777" w:rsidR="00C36F1B" w:rsidRDefault="00C36F1B" w:rsidP="00BF17FB">
      <w:pPr>
        <w:spacing w:line="480" w:lineRule="auto"/>
      </w:pPr>
    </w:p>
    <w:p w14:paraId="0B109587" w14:textId="77777777" w:rsidR="00C36F1B" w:rsidRDefault="00C36F1B" w:rsidP="00BF17FB">
      <w:pPr>
        <w:spacing w:line="480" w:lineRule="auto"/>
      </w:pPr>
    </w:p>
    <w:p w14:paraId="1645003C" w14:textId="77777777" w:rsidR="00C36F1B" w:rsidRDefault="00C36F1B" w:rsidP="00BF17FB">
      <w:pPr>
        <w:spacing w:line="480" w:lineRule="auto"/>
      </w:pPr>
    </w:p>
    <w:p w14:paraId="7026CD5E" w14:textId="77777777" w:rsidR="00C36F1B" w:rsidRDefault="00C36F1B" w:rsidP="00BF17FB">
      <w:pPr>
        <w:spacing w:line="480" w:lineRule="auto"/>
      </w:pPr>
    </w:p>
    <w:p w14:paraId="1BA18B9B" w14:textId="77777777" w:rsidR="00C36F1B" w:rsidRDefault="00C36F1B" w:rsidP="00BF17FB">
      <w:pPr>
        <w:spacing w:line="480" w:lineRule="auto"/>
      </w:pPr>
    </w:p>
    <w:p w14:paraId="1F7587E9" w14:textId="77777777" w:rsidR="00C36F1B" w:rsidRDefault="00C36F1B" w:rsidP="00BF17FB">
      <w:pPr>
        <w:spacing w:line="480" w:lineRule="auto"/>
      </w:pPr>
    </w:p>
    <w:p w14:paraId="701C6F07" w14:textId="0500B973" w:rsidR="00323A57" w:rsidRDefault="002A1FEE" w:rsidP="006E03C0">
      <w:pPr>
        <w:spacing w:line="480" w:lineRule="auto"/>
        <w:jc w:val="center"/>
        <w:rPr>
          <w:b/>
          <w:bCs/>
        </w:rPr>
      </w:pPr>
      <w:r>
        <w:rPr>
          <w:b/>
          <w:bCs/>
        </w:rPr>
        <w:lastRenderedPageBreak/>
        <w:t>Final Project</w:t>
      </w:r>
    </w:p>
    <w:p w14:paraId="327922BA" w14:textId="259EECCD" w:rsidR="002211ED" w:rsidRDefault="00E917D2" w:rsidP="002240CF">
      <w:pPr>
        <w:spacing w:line="480" w:lineRule="auto"/>
        <w:ind w:firstLine="720"/>
      </w:pPr>
      <w:r w:rsidRPr="00E917D2">
        <w:t>Diabetes mellitus is one of the biggest challenges for the US health care system. It is a serious burden on the individual, in terms of complications such as cardiovascular disease, renal failure and neuropathy, and the health care system. Body mass index (BMI) has been shown to be one of the strongest risk factors for type 2 diabetes (Deng et al., 2025). Obese individuals have a greater risk of diabetes than individuals of normal weight. The current study will explore the prevalence and trends of diabetes among U.S. adults from 2015 to 2019 using BRFSS data and the relationship between body mass index (BMI) and diabetes.</w:t>
      </w:r>
    </w:p>
    <w:p w14:paraId="3E7A1304" w14:textId="49256BD6" w:rsidR="002211ED" w:rsidRDefault="00341724" w:rsidP="00341724">
      <w:pPr>
        <w:spacing w:line="480" w:lineRule="auto"/>
        <w:jc w:val="center"/>
        <w:rPr>
          <w:b/>
          <w:bCs/>
        </w:rPr>
      </w:pPr>
      <w:r w:rsidRPr="001F1A41">
        <w:rPr>
          <w:b/>
          <w:bCs/>
        </w:rPr>
        <w:t>Review of Literature</w:t>
      </w:r>
    </w:p>
    <w:p w14:paraId="3BA6BDEB" w14:textId="00EB28EB" w:rsidR="00AB27CB" w:rsidRPr="00D801D2" w:rsidRDefault="00BA64EB" w:rsidP="00FA6F3D">
      <w:pPr>
        <w:spacing w:line="480" w:lineRule="auto"/>
        <w:ind w:firstLine="720"/>
      </w:pPr>
      <w:r w:rsidRPr="00BA64EB">
        <w:t>In recent years, diabetes mellitus has been widely researched and there is increasing evidence of its prevalence in the United States and worldwide. In a national analysis of diabetes trends using BRFSS data, Okorigba et al. (2025) noted consistently high prevalence among older adults and racial minorities, and called for strategies to address this. Fang et al. (2021) showed that obesity (calculated as BMI) was the most significant modifiable risk factor for type 2 diabetes, with obese people almost three times as likely to develop type 2 diabetes as people of healthy weight. Mikhail et al. (2021) also validated considerable racial and ethnic differences in diabetes prevalence, with higher prevalence among Black and Hispanics than White Non-Hispanics. In terms of sex differences, Yan et al. (2023) found that the prevalence of diabetes was significantly higher in females in older age groups, implying that hormonal and socioeconomic factors play a role in risk. Finally, Zhou et al. (2024) recently performed a systematic review, confirming that over time, maintaining a high BMI significantly elevates the risk of developing type 2 diabetes, suggesting BMI is an important target for prevention.</w:t>
      </w:r>
    </w:p>
    <w:p w14:paraId="67D48D55" w14:textId="187BC6E0" w:rsidR="00D2125C" w:rsidRDefault="00D2125C" w:rsidP="00D2125C">
      <w:pPr>
        <w:spacing w:line="480" w:lineRule="auto"/>
        <w:jc w:val="center"/>
        <w:rPr>
          <w:b/>
          <w:bCs/>
        </w:rPr>
      </w:pPr>
      <w:r w:rsidRPr="00AC23BA">
        <w:rPr>
          <w:b/>
          <w:bCs/>
        </w:rPr>
        <w:t>Methods</w:t>
      </w:r>
    </w:p>
    <w:p w14:paraId="0C886B86" w14:textId="77777777" w:rsidR="00D8472A" w:rsidRPr="00D8472A" w:rsidRDefault="00D8472A" w:rsidP="00D8472A">
      <w:pPr>
        <w:spacing w:line="480" w:lineRule="auto"/>
        <w:rPr>
          <w:b/>
          <w:bCs/>
        </w:rPr>
      </w:pPr>
      <w:r w:rsidRPr="00D8472A">
        <w:rPr>
          <w:b/>
          <w:bCs/>
        </w:rPr>
        <w:lastRenderedPageBreak/>
        <w:t>Data Source and Study Design</w:t>
      </w:r>
    </w:p>
    <w:p w14:paraId="6891AA86" w14:textId="561E092A" w:rsidR="00D8472A" w:rsidRPr="006F6F08" w:rsidRDefault="000729B8" w:rsidP="001F1913">
      <w:pPr>
        <w:spacing w:line="480" w:lineRule="auto"/>
        <w:ind w:firstLine="720"/>
      </w:pPr>
      <w:r w:rsidRPr="000729B8">
        <w:t>For this analysis, data were from the Behavioral Risk Factor Surveillance System (BRFSS), a cross-sectional, nationally representative telephone survey conducted each year. The BRFSS includes information on health-related risk factors, chronic diseases, and use of preventive services for non-institutionalized U.S. adults aged 18 years and older. Data from three survey years were used (2015, 2017 and 2019; equivalent to sasdata_20151, sasdata_20171 and sasdata_20191).</w:t>
      </w:r>
    </w:p>
    <w:p w14:paraId="3747D562" w14:textId="77777777" w:rsidR="00D8472A" w:rsidRPr="001B24F9" w:rsidRDefault="00D8472A" w:rsidP="00D8472A">
      <w:pPr>
        <w:spacing w:line="480" w:lineRule="auto"/>
        <w:rPr>
          <w:b/>
          <w:bCs/>
        </w:rPr>
      </w:pPr>
      <w:r w:rsidRPr="001B24F9">
        <w:rPr>
          <w:b/>
          <w:bCs/>
        </w:rPr>
        <w:t>Study Population</w:t>
      </w:r>
    </w:p>
    <w:p w14:paraId="59D1F05C" w14:textId="40D6B237" w:rsidR="00D8472A" w:rsidRPr="006F6F08" w:rsidRDefault="005F75BD" w:rsidP="001B24F9">
      <w:pPr>
        <w:spacing w:line="480" w:lineRule="auto"/>
        <w:ind w:firstLine="720"/>
      </w:pPr>
      <w:r w:rsidRPr="005F75BD">
        <w:t>A total of 1,309,740 respondents were included in the analyses across the three years. The prevalence analyses excluded respondents with missing or refused values for diabetes.</w:t>
      </w:r>
    </w:p>
    <w:p w14:paraId="65FED881" w14:textId="77777777" w:rsidR="00D8472A" w:rsidRPr="00B941B0" w:rsidRDefault="00D8472A" w:rsidP="00D8472A">
      <w:pPr>
        <w:spacing w:line="480" w:lineRule="auto"/>
        <w:rPr>
          <w:b/>
          <w:bCs/>
        </w:rPr>
      </w:pPr>
      <w:r w:rsidRPr="00B941B0">
        <w:rPr>
          <w:b/>
          <w:bCs/>
        </w:rPr>
        <w:t>Outcome Variable</w:t>
      </w:r>
    </w:p>
    <w:p w14:paraId="7CC4B9F5" w14:textId="1198E547" w:rsidR="00D8472A" w:rsidRPr="006F6F08" w:rsidRDefault="0069113E" w:rsidP="00B941B0">
      <w:pPr>
        <w:spacing w:line="480" w:lineRule="auto"/>
        <w:ind w:firstLine="720"/>
      </w:pPr>
      <w:r w:rsidRPr="0069113E">
        <w:t>The key variable of interest was diabetes status. It was assessed using DIABETE3 in the 2015 and 2017 survey data and DIABETE4 in 2019. Those who reported that a doctor had told them that they had diabetes were coded as having diabetes (1=Yes). Respondents who reported they did not have diabetes or only pre-diabetes were classified as not having diabetes (0=No). All other responses (refused, don't know) were classified as missing.</w:t>
      </w:r>
    </w:p>
    <w:p w14:paraId="221ED7D4" w14:textId="77777777" w:rsidR="00D8472A" w:rsidRPr="0076125F" w:rsidRDefault="00D8472A" w:rsidP="00D8472A">
      <w:pPr>
        <w:spacing w:line="480" w:lineRule="auto"/>
        <w:rPr>
          <w:b/>
          <w:bCs/>
        </w:rPr>
      </w:pPr>
      <w:r w:rsidRPr="0076125F">
        <w:rPr>
          <w:b/>
          <w:bCs/>
        </w:rPr>
        <w:t>Exposure and Covariates</w:t>
      </w:r>
    </w:p>
    <w:p w14:paraId="1632DD00" w14:textId="7905D9D3" w:rsidR="00352674" w:rsidRDefault="00A872A2" w:rsidP="00371FD1">
      <w:pPr>
        <w:spacing w:line="480" w:lineRule="auto"/>
        <w:ind w:firstLine="720"/>
      </w:pPr>
      <w:r>
        <w:rPr>
          <w:rStyle w:val="cursor-pointer"/>
          <w:rFonts w:ascii="Geist Fallback" w:hAnsi="Geist Fallback"/>
          <w:sz w:val="23"/>
          <w:szCs w:val="23"/>
        </w:rPr>
        <w:t>The main exposure variable was weight in terms of body mass index (BMI) which was calculated by dividing the co</w:t>
      </w:r>
      <w:r w:rsidR="00371FD1">
        <w:rPr>
          <w:rStyle w:val="cursor-pointer"/>
          <w:rFonts w:ascii="Geist Fallback" w:hAnsi="Geist Fallback"/>
          <w:sz w:val="23"/>
          <w:szCs w:val="23"/>
        </w:rPr>
        <w:t>ntinuous variable _BMI5 by 100</w:t>
      </w:r>
      <w:r>
        <w:rPr>
          <w:rStyle w:val="cursor-pointer"/>
          <w:rFonts w:ascii="Geist Fallback" w:hAnsi="Geist Fallback"/>
          <w:sz w:val="23"/>
          <w:szCs w:val="23"/>
        </w:rPr>
        <w:t>.</w:t>
      </w:r>
      <w:r>
        <w:rPr>
          <w:rFonts w:ascii="Geist Fallback" w:hAnsi="Geist Fallback"/>
          <w:sz w:val="23"/>
          <w:szCs w:val="23"/>
        </w:rPr>
        <w:t xml:space="preserve"> </w:t>
      </w:r>
      <w:r>
        <w:rPr>
          <w:rStyle w:val="cursor-pointer"/>
          <w:rFonts w:ascii="Geist Fallback" w:hAnsi="Geist Fallback"/>
          <w:sz w:val="23"/>
          <w:szCs w:val="23"/>
        </w:rPr>
        <w:t>BMI was defined using the following categories: underweight (less than 18.5), normal weight (18.5-24.9), overweight (25.0-29.9) and obese (greater than 30.0).</w:t>
      </w:r>
    </w:p>
    <w:p w14:paraId="0E3C811A" w14:textId="29FF120F" w:rsidR="00D8472A" w:rsidRPr="006F6F08" w:rsidRDefault="00EB75A5" w:rsidP="00352674">
      <w:pPr>
        <w:spacing w:line="480" w:lineRule="auto"/>
        <w:ind w:firstLine="720"/>
      </w:pPr>
      <w:r w:rsidRPr="00EB75A5">
        <w:t xml:space="preserve">Demographic variables included sex (male/female), age (18-24, 25-34, 35-44, 45-54, 55-64, 65 and older) and race/ethnicity (White Non-Hispanic, Black Non-Hispanic, American Indian/Alaskan Native, Asian Non-Hispanic, Native Hawaiian/Pacific Islander, Other Race, </w:t>
      </w:r>
      <w:r w:rsidRPr="00EB75A5">
        <w:lastRenderedPageBreak/>
        <w:t>Multiracial, and Hispanic). These variables were derived from the variables SEX, _AGE_G and _RACE.</w:t>
      </w:r>
    </w:p>
    <w:p w14:paraId="10F70159" w14:textId="77777777" w:rsidR="0064072F" w:rsidRDefault="00D8472A" w:rsidP="0064072F">
      <w:pPr>
        <w:spacing w:line="480" w:lineRule="auto"/>
        <w:rPr>
          <w:b/>
          <w:bCs/>
        </w:rPr>
      </w:pPr>
      <w:r w:rsidRPr="00FC0B03">
        <w:rPr>
          <w:b/>
          <w:bCs/>
        </w:rPr>
        <w:t>Statistical Analysis</w:t>
      </w:r>
    </w:p>
    <w:p w14:paraId="5F89419C" w14:textId="54FC5D47" w:rsidR="00D8472A" w:rsidRDefault="00FC0B03" w:rsidP="0064072F">
      <w:pPr>
        <w:spacing w:line="480" w:lineRule="auto"/>
        <w:ind w:firstLine="720"/>
      </w:pPr>
      <w:r w:rsidRPr="00FC0B03">
        <w:t>Descriptive statistics including frequencies and percentages were calculated to examine diabetes prevalence across survey years, sex, age groups, and race/ethnicity. The chi-square test was applied to examine the significance of the association between diabetes and each demographic category and BMI category. Data were analyzed using SAS OnDemand for Academics.</w:t>
      </w:r>
    </w:p>
    <w:p w14:paraId="143B7E2E" w14:textId="30F80B4E" w:rsidR="00F36C12" w:rsidRDefault="00F36C12" w:rsidP="00F36C12">
      <w:pPr>
        <w:spacing w:line="480" w:lineRule="auto"/>
        <w:jc w:val="center"/>
        <w:rPr>
          <w:b/>
          <w:bCs/>
        </w:rPr>
      </w:pPr>
      <w:r>
        <w:rPr>
          <w:b/>
          <w:bCs/>
        </w:rPr>
        <w:t>Results</w:t>
      </w:r>
    </w:p>
    <w:p w14:paraId="4F16DDBB" w14:textId="77777777" w:rsidR="00DA4765" w:rsidRDefault="004E6DFD" w:rsidP="004E6DFD">
      <w:pPr>
        <w:spacing w:line="480" w:lineRule="auto"/>
        <w:rPr>
          <w:b/>
          <w:bCs/>
        </w:rPr>
      </w:pPr>
      <w:r w:rsidRPr="004E6DFD">
        <w:rPr>
          <w:b/>
          <w:bCs/>
        </w:rPr>
        <w:t>Sample Characteristics</w:t>
      </w:r>
    </w:p>
    <w:p w14:paraId="36D67026" w14:textId="018632F0" w:rsidR="004E6DFD" w:rsidRDefault="00A01F77" w:rsidP="00DA4765">
      <w:pPr>
        <w:spacing w:line="480" w:lineRule="auto"/>
        <w:ind w:firstLine="720"/>
      </w:pPr>
      <w:r w:rsidRPr="00A01F77">
        <w:t>A total of 1,309,740 survey respondents across three years were included in the analysis. The 2017 survey contributed the largest proportion of respondents (450,016; 34.36%), followed by 2015 (441,456; 33.71%) and 2019 (418,268; 31.94%). Of the overall sample with valid responses to the diabetes question,</w:t>
      </w:r>
      <w:r w:rsidR="007D54E9">
        <w:t xml:space="preserve"> 175,097 (13.50%) were categoriz</w:t>
      </w:r>
      <w:r w:rsidRPr="00A01F77">
        <w:t>ed as having diabetes and 1</w:t>
      </w:r>
      <w:r w:rsidR="007D54E9">
        <w:t>,121,530 (86.50%) were categoriz</w:t>
      </w:r>
      <w:r w:rsidRPr="00A01F77">
        <w:t>ed as not having diabetes.</w:t>
      </w:r>
    </w:p>
    <w:p w14:paraId="46534AB7" w14:textId="719DA231" w:rsidR="004C1C0B" w:rsidRDefault="004C1C0B" w:rsidP="004C1C0B">
      <w:pPr>
        <w:spacing w:line="480" w:lineRule="auto"/>
        <w:jc w:val="center"/>
      </w:pPr>
      <w:r w:rsidRPr="004C1C0B">
        <w:drawing>
          <wp:inline distT="0" distB="0" distL="0" distR="0" wp14:anchorId="5300A7EE" wp14:editId="59B0915E">
            <wp:extent cx="4354424" cy="2052084"/>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74026" cy="2061322"/>
                    </a:xfrm>
                    <a:prstGeom prst="rect">
                      <a:avLst/>
                    </a:prstGeom>
                  </pic:spPr>
                </pic:pic>
              </a:graphicData>
            </a:graphic>
          </wp:inline>
        </w:drawing>
      </w:r>
    </w:p>
    <w:p w14:paraId="189BB517" w14:textId="52747E63" w:rsidR="00D0556E" w:rsidRDefault="00577D31" w:rsidP="0044445A">
      <w:pPr>
        <w:spacing w:line="480" w:lineRule="auto"/>
        <w:jc w:val="center"/>
      </w:pPr>
      <w:r w:rsidRPr="00577D31">
        <w:lastRenderedPageBreak/>
        <w:drawing>
          <wp:inline distT="0" distB="0" distL="0" distR="0" wp14:anchorId="2F3722FE" wp14:editId="6C08EB66">
            <wp:extent cx="4389100" cy="168682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48698" cy="1709731"/>
                    </a:xfrm>
                    <a:prstGeom prst="rect">
                      <a:avLst/>
                    </a:prstGeom>
                  </pic:spPr>
                </pic:pic>
              </a:graphicData>
            </a:graphic>
          </wp:inline>
        </w:drawing>
      </w:r>
    </w:p>
    <w:p w14:paraId="63F1E437" w14:textId="77777777" w:rsidR="0044445A" w:rsidRPr="003D21A2" w:rsidRDefault="0044445A" w:rsidP="0044445A">
      <w:pPr>
        <w:spacing w:line="480" w:lineRule="auto"/>
        <w:rPr>
          <w:b/>
          <w:bCs/>
        </w:rPr>
      </w:pPr>
      <w:r w:rsidRPr="003D21A2">
        <w:rPr>
          <w:b/>
          <w:bCs/>
        </w:rPr>
        <w:t>Time Trends in Diabetes Prevalence</w:t>
      </w:r>
    </w:p>
    <w:p w14:paraId="547E7DF4" w14:textId="0BBDE331" w:rsidR="009F648E" w:rsidRDefault="004E7547" w:rsidP="00FC0B03">
      <w:pPr>
        <w:spacing w:line="480" w:lineRule="auto"/>
        <w:ind w:firstLine="720"/>
      </w:pPr>
      <w:r w:rsidRPr="004E7547">
        <w:t>There was some variation in diabetes prevalence across the three years of the survey. During 2015, 57,256 (4.42%) were classified as having diabetes. Prevalence rose slightly in 2017 to 60,440 (4.66%), before returning to 57,401 (4.43%) in 2019. While the difference was minor, the positive change in prevalence between 2015 and 2017 may indicate a slight increase in diabetes prevalence, which is important to monitor from a public health perspective.</w:t>
      </w:r>
    </w:p>
    <w:p w14:paraId="37444B4E" w14:textId="2AB88708" w:rsidR="009F648E" w:rsidRDefault="009F648E" w:rsidP="009F648E">
      <w:pPr>
        <w:spacing w:line="480" w:lineRule="auto"/>
        <w:jc w:val="center"/>
      </w:pPr>
    </w:p>
    <w:p w14:paraId="04210B3C" w14:textId="78AA222C" w:rsidR="009F648E" w:rsidRDefault="009F648E" w:rsidP="009F648E">
      <w:pPr>
        <w:spacing w:line="480" w:lineRule="auto"/>
        <w:jc w:val="center"/>
      </w:pPr>
      <w:r w:rsidRPr="009F648E">
        <w:drawing>
          <wp:anchor distT="0" distB="0" distL="114300" distR="114300" simplePos="0" relativeHeight="251658240" behindDoc="0" locked="0" layoutInCell="1" allowOverlap="1" wp14:anchorId="640EE0AD" wp14:editId="0CDED650">
            <wp:simplePos x="0" y="0"/>
            <wp:positionH relativeFrom="margin">
              <wp:align>center</wp:align>
            </wp:positionH>
            <wp:positionV relativeFrom="paragraph">
              <wp:posOffset>-398</wp:posOffset>
            </wp:positionV>
            <wp:extent cx="3363756" cy="2466753"/>
            <wp:effectExtent l="0" t="0" r="825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363756" cy="2466753"/>
                    </a:xfrm>
                    <a:prstGeom prst="rect">
                      <a:avLst/>
                    </a:prstGeom>
                  </pic:spPr>
                </pic:pic>
              </a:graphicData>
            </a:graphic>
            <wp14:sizeRelH relativeFrom="margin">
              <wp14:pctWidth>0</wp14:pctWidth>
            </wp14:sizeRelH>
            <wp14:sizeRelV relativeFrom="margin">
              <wp14:pctHeight>0</wp14:pctHeight>
            </wp14:sizeRelV>
          </wp:anchor>
        </w:drawing>
      </w:r>
    </w:p>
    <w:p w14:paraId="39B0B64E" w14:textId="5096F1E9" w:rsidR="009F648E" w:rsidRDefault="009F648E" w:rsidP="009F648E">
      <w:pPr>
        <w:spacing w:line="480" w:lineRule="auto"/>
        <w:jc w:val="center"/>
      </w:pPr>
    </w:p>
    <w:p w14:paraId="49CB60EB" w14:textId="5FC038A2" w:rsidR="00FB46AA" w:rsidRDefault="00FB46AA" w:rsidP="009F648E">
      <w:pPr>
        <w:spacing w:line="480" w:lineRule="auto"/>
        <w:jc w:val="center"/>
      </w:pPr>
    </w:p>
    <w:p w14:paraId="6C497DB5" w14:textId="5D6C9BA9" w:rsidR="00FB46AA" w:rsidRDefault="00FB46AA" w:rsidP="009F648E">
      <w:pPr>
        <w:spacing w:line="480" w:lineRule="auto"/>
        <w:jc w:val="center"/>
      </w:pPr>
    </w:p>
    <w:p w14:paraId="2A9C7F9B" w14:textId="2362CDD4" w:rsidR="00FB46AA" w:rsidRDefault="00FB46AA" w:rsidP="009F648E">
      <w:pPr>
        <w:spacing w:line="480" w:lineRule="auto"/>
        <w:jc w:val="center"/>
      </w:pPr>
    </w:p>
    <w:p w14:paraId="2616CB1B" w14:textId="22BBC1D4" w:rsidR="00FB46AA" w:rsidRDefault="00FB46AA" w:rsidP="009F648E">
      <w:pPr>
        <w:spacing w:line="480" w:lineRule="auto"/>
        <w:jc w:val="center"/>
      </w:pPr>
    </w:p>
    <w:p w14:paraId="45F19B77" w14:textId="476BA13D" w:rsidR="00FB46AA" w:rsidRDefault="00FB46AA" w:rsidP="009F648E">
      <w:pPr>
        <w:spacing w:line="480" w:lineRule="auto"/>
        <w:jc w:val="center"/>
      </w:pPr>
    </w:p>
    <w:p w14:paraId="5E5DE5E7" w14:textId="64702350" w:rsidR="00FB46AA" w:rsidRPr="0046703A" w:rsidRDefault="00FB46AA" w:rsidP="00FB46AA">
      <w:pPr>
        <w:spacing w:line="480" w:lineRule="auto"/>
        <w:rPr>
          <w:b/>
          <w:bCs/>
        </w:rPr>
      </w:pPr>
      <w:r w:rsidRPr="0046703A">
        <w:rPr>
          <w:b/>
          <w:bCs/>
        </w:rPr>
        <w:t>Person Analysis</w:t>
      </w:r>
    </w:p>
    <w:p w14:paraId="5349BB0A" w14:textId="46CC06F7" w:rsidR="00FB46AA" w:rsidRPr="0046703A" w:rsidRDefault="00FB46AA" w:rsidP="00FB46AA">
      <w:pPr>
        <w:spacing w:line="480" w:lineRule="auto"/>
        <w:rPr>
          <w:b/>
          <w:bCs/>
          <w:i/>
          <w:iCs/>
        </w:rPr>
      </w:pPr>
      <w:r w:rsidRPr="0046703A">
        <w:rPr>
          <w:b/>
          <w:bCs/>
          <w:i/>
          <w:iCs/>
        </w:rPr>
        <w:t>Sex</w:t>
      </w:r>
    </w:p>
    <w:p w14:paraId="0CAF2861" w14:textId="1F1FD5AB" w:rsidR="00FB46AA" w:rsidRDefault="00192744" w:rsidP="007D06FD">
      <w:pPr>
        <w:spacing w:line="480" w:lineRule="auto"/>
        <w:ind w:firstLine="720"/>
      </w:pPr>
      <w:r w:rsidRPr="00E81E7B">
        <w:lastRenderedPageBreak/>
        <w:drawing>
          <wp:anchor distT="0" distB="0" distL="114300" distR="114300" simplePos="0" relativeHeight="251659264" behindDoc="0" locked="0" layoutInCell="1" allowOverlap="1" wp14:anchorId="74B13BAA" wp14:editId="7E0DDB34">
            <wp:simplePos x="0" y="0"/>
            <wp:positionH relativeFrom="margin">
              <wp:posOffset>1871329</wp:posOffset>
            </wp:positionH>
            <wp:positionV relativeFrom="paragraph">
              <wp:posOffset>1052594</wp:posOffset>
            </wp:positionV>
            <wp:extent cx="2264735" cy="4011816"/>
            <wp:effectExtent l="0" t="0" r="254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279534" cy="4038032"/>
                    </a:xfrm>
                    <a:prstGeom prst="rect">
                      <a:avLst/>
                    </a:prstGeom>
                  </pic:spPr>
                </pic:pic>
              </a:graphicData>
            </a:graphic>
            <wp14:sizeRelH relativeFrom="margin">
              <wp14:pctWidth>0</wp14:pctWidth>
            </wp14:sizeRelH>
            <wp14:sizeRelV relativeFrom="margin">
              <wp14:pctHeight>0</wp14:pctHeight>
            </wp14:sizeRelV>
          </wp:anchor>
        </w:drawing>
      </w:r>
      <w:r w:rsidR="00BC304A" w:rsidRPr="00BC304A">
        <w:t xml:space="preserve"> In 2015 and 2017, females had a higher prevalence of diabetes than males (7.34% vs 5.99%, respectively). This was statistic</w:t>
      </w:r>
      <w:r w:rsidR="00014CED">
        <w:t>ally significant (Chi-square p&lt;.</w:t>
      </w:r>
      <w:r w:rsidR="00BC304A" w:rsidRPr="00BC304A">
        <w:t>0001), suggesting that females were more likely to have diabetes than males.</w:t>
      </w:r>
    </w:p>
    <w:p w14:paraId="03680888" w14:textId="71B92DD2" w:rsidR="00E81E7B" w:rsidRDefault="00E81E7B" w:rsidP="00192744">
      <w:pPr>
        <w:spacing w:line="480" w:lineRule="auto"/>
        <w:jc w:val="center"/>
      </w:pPr>
    </w:p>
    <w:p w14:paraId="681FB40B" w14:textId="5E4B4845" w:rsidR="00903961" w:rsidRDefault="00903961" w:rsidP="00192744">
      <w:pPr>
        <w:spacing w:line="480" w:lineRule="auto"/>
        <w:jc w:val="center"/>
      </w:pPr>
    </w:p>
    <w:p w14:paraId="092067F8" w14:textId="3F932BFB" w:rsidR="00903961" w:rsidRDefault="00903961" w:rsidP="00192744">
      <w:pPr>
        <w:spacing w:line="480" w:lineRule="auto"/>
        <w:jc w:val="center"/>
      </w:pPr>
    </w:p>
    <w:p w14:paraId="0C0B15F4" w14:textId="5D797DA7" w:rsidR="00903961" w:rsidRDefault="00903961" w:rsidP="00192744">
      <w:pPr>
        <w:spacing w:line="480" w:lineRule="auto"/>
        <w:jc w:val="center"/>
      </w:pPr>
    </w:p>
    <w:p w14:paraId="18D64EAE" w14:textId="123256AF" w:rsidR="00903961" w:rsidRDefault="00903961" w:rsidP="00192744">
      <w:pPr>
        <w:spacing w:line="480" w:lineRule="auto"/>
        <w:jc w:val="center"/>
      </w:pPr>
    </w:p>
    <w:p w14:paraId="30344101" w14:textId="3A25EFA1" w:rsidR="00903961" w:rsidRDefault="00903961" w:rsidP="00192744">
      <w:pPr>
        <w:spacing w:line="480" w:lineRule="auto"/>
        <w:jc w:val="center"/>
      </w:pPr>
    </w:p>
    <w:p w14:paraId="5C66B9C5" w14:textId="7A278530" w:rsidR="00903961" w:rsidRDefault="00903961" w:rsidP="00192744">
      <w:pPr>
        <w:spacing w:line="480" w:lineRule="auto"/>
        <w:jc w:val="center"/>
      </w:pPr>
    </w:p>
    <w:p w14:paraId="592D6D22" w14:textId="1D44348F" w:rsidR="00903961" w:rsidRDefault="00903961" w:rsidP="00192744">
      <w:pPr>
        <w:spacing w:line="480" w:lineRule="auto"/>
        <w:jc w:val="center"/>
      </w:pPr>
    </w:p>
    <w:p w14:paraId="5CA107D2" w14:textId="484863FF" w:rsidR="00903961" w:rsidRDefault="00903961" w:rsidP="00192744">
      <w:pPr>
        <w:spacing w:line="480" w:lineRule="auto"/>
        <w:jc w:val="center"/>
      </w:pPr>
    </w:p>
    <w:p w14:paraId="1C3104C8" w14:textId="58C81051" w:rsidR="00903961" w:rsidRDefault="00903961" w:rsidP="00192744">
      <w:pPr>
        <w:spacing w:line="480" w:lineRule="auto"/>
        <w:jc w:val="center"/>
      </w:pPr>
    </w:p>
    <w:p w14:paraId="373A7615" w14:textId="77777777" w:rsidR="000041CA" w:rsidRDefault="000041CA" w:rsidP="00903961">
      <w:pPr>
        <w:spacing w:line="480" w:lineRule="auto"/>
        <w:rPr>
          <w:b/>
          <w:bCs/>
          <w:i/>
          <w:iCs/>
        </w:rPr>
      </w:pPr>
    </w:p>
    <w:p w14:paraId="34E9B73D" w14:textId="2C6B3E27" w:rsidR="00903961" w:rsidRPr="00374D6A" w:rsidRDefault="00903961" w:rsidP="00903961">
      <w:pPr>
        <w:spacing w:line="480" w:lineRule="auto"/>
        <w:rPr>
          <w:b/>
          <w:bCs/>
          <w:i/>
          <w:iCs/>
        </w:rPr>
      </w:pPr>
      <w:r w:rsidRPr="00374D6A">
        <w:rPr>
          <w:b/>
          <w:bCs/>
          <w:i/>
          <w:iCs/>
        </w:rPr>
        <w:t>Age Group</w:t>
      </w:r>
    </w:p>
    <w:p w14:paraId="0E26DD9A" w14:textId="28622AD2" w:rsidR="00903961" w:rsidRDefault="00067451" w:rsidP="00900B36">
      <w:pPr>
        <w:spacing w:line="480" w:lineRule="auto"/>
        <w:ind w:firstLine="720"/>
      </w:pPr>
      <w:r w:rsidRPr="00067451">
        <w:t>The prevalence of diabetes was positively associated with age. The age group with the lowest prevalence was 18-24 years (0.06%) and the highest was 65 years or more (7.49%). This age effect was significant (Chi-square p&lt;.0001), and demonstrates that older adults have a higher burden of diabetes.</w:t>
      </w:r>
    </w:p>
    <w:p w14:paraId="555859AA" w14:textId="41DFA41E" w:rsidR="00B33077" w:rsidRDefault="00B33077" w:rsidP="00B33077">
      <w:pPr>
        <w:spacing w:line="480" w:lineRule="auto"/>
        <w:jc w:val="center"/>
      </w:pPr>
      <w:r w:rsidRPr="00B33077">
        <w:lastRenderedPageBreak/>
        <w:drawing>
          <wp:inline distT="0" distB="0" distL="0" distR="0" wp14:anchorId="785FF9B9" wp14:editId="76AFA828">
            <wp:extent cx="2943116" cy="46885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7463" cy="4711392"/>
                    </a:xfrm>
                    <a:prstGeom prst="rect">
                      <a:avLst/>
                    </a:prstGeom>
                  </pic:spPr>
                </pic:pic>
              </a:graphicData>
            </a:graphic>
          </wp:inline>
        </w:drawing>
      </w:r>
    </w:p>
    <w:p w14:paraId="7CFF93AB" w14:textId="77777777" w:rsidR="00777DEB" w:rsidRPr="00BB448F" w:rsidRDefault="00777DEB" w:rsidP="00777DEB">
      <w:pPr>
        <w:spacing w:line="480" w:lineRule="auto"/>
        <w:rPr>
          <w:b/>
          <w:bCs/>
          <w:i/>
          <w:iCs/>
        </w:rPr>
      </w:pPr>
      <w:r w:rsidRPr="00BB448F">
        <w:rPr>
          <w:b/>
          <w:bCs/>
          <w:i/>
          <w:iCs/>
        </w:rPr>
        <w:t>Race/Ethnicity</w:t>
      </w:r>
    </w:p>
    <w:p w14:paraId="3BA7E4F2" w14:textId="75BD1864" w:rsidR="00777DEB" w:rsidRDefault="008E1B4D" w:rsidP="000F3CC9">
      <w:pPr>
        <w:spacing w:line="480" w:lineRule="auto"/>
        <w:ind w:firstLine="720"/>
      </w:pPr>
      <w:r w:rsidRPr="008E1B4D">
        <w:t>There were also marked variation in diabetes prevalence across racial/ethnic groups (Chi-square p&lt;.0001). Black Non-Hispanic respondents had the highest prevalence (1.63%) followed by Hispanics (1.23%). White Non-Hispanic respondents had the greatest number of respondents (9.84%) in absolute numbers. This shows ongoing racial and ethnic inequalities in diabetes.</w:t>
      </w:r>
    </w:p>
    <w:p w14:paraId="7B4FCB70" w14:textId="4B7ADB53" w:rsidR="00F763DA" w:rsidRDefault="00F763DA" w:rsidP="00F763DA">
      <w:pPr>
        <w:spacing w:line="480" w:lineRule="auto"/>
        <w:jc w:val="center"/>
      </w:pPr>
      <w:r w:rsidRPr="00F763DA">
        <w:lastRenderedPageBreak/>
        <w:drawing>
          <wp:inline distT="0" distB="0" distL="0" distR="0" wp14:anchorId="5306CF32" wp14:editId="3E649066">
            <wp:extent cx="3359888" cy="4729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63118" cy="4734287"/>
                    </a:xfrm>
                    <a:prstGeom prst="rect">
                      <a:avLst/>
                    </a:prstGeom>
                  </pic:spPr>
                </pic:pic>
              </a:graphicData>
            </a:graphic>
          </wp:inline>
        </w:drawing>
      </w:r>
    </w:p>
    <w:p w14:paraId="6556A6F0" w14:textId="47547C61" w:rsidR="0042661F" w:rsidRPr="00693C5B" w:rsidRDefault="0042661F" w:rsidP="0042661F">
      <w:pPr>
        <w:spacing w:line="480" w:lineRule="auto"/>
        <w:rPr>
          <w:b/>
          <w:bCs/>
        </w:rPr>
      </w:pPr>
      <w:r w:rsidRPr="00693C5B">
        <w:rPr>
          <w:b/>
          <w:bCs/>
        </w:rPr>
        <w:t>Association</w:t>
      </w:r>
      <w:r w:rsidR="00693C5B">
        <w:rPr>
          <w:b/>
          <w:bCs/>
        </w:rPr>
        <w:t xml:space="preserve"> b</w:t>
      </w:r>
      <w:r w:rsidRPr="00693C5B">
        <w:rPr>
          <w:b/>
          <w:bCs/>
        </w:rPr>
        <w:t>etween BMI and Diabetes</w:t>
      </w:r>
    </w:p>
    <w:p w14:paraId="433CDBD7" w14:textId="447CB917" w:rsidR="0042661F" w:rsidRDefault="000A3A89" w:rsidP="0009035C">
      <w:pPr>
        <w:spacing w:line="480" w:lineRule="auto"/>
        <w:ind w:firstLine="720"/>
      </w:pPr>
      <w:r w:rsidRPr="000A3A89">
        <w:t>There was a strong and significant association between obesity and diabetes (Chi-square p&lt;.0001). The proportion of respondents who were obese and had diabetes was 7.26% compared to 0.08% among those who were underweight and 1.91% among those who had normal weight. This association remained similar across all three years of the survey, as indicated in the stratification analysis. The average BMI among respondents with diabetes was 31.70 while that of respondents without diabetes was 27.62, clearly showing the association between BMI and diabetes.</w:t>
      </w:r>
    </w:p>
    <w:p w14:paraId="39A4BEE6" w14:textId="7128933F" w:rsidR="00CE17BF" w:rsidRDefault="005E2C86" w:rsidP="00CE17BF">
      <w:pPr>
        <w:spacing w:line="480" w:lineRule="auto"/>
        <w:jc w:val="center"/>
      </w:pPr>
      <w:r w:rsidRPr="00CE17BF">
        <w:lastRenderedPageBreak/>
        <w:drawing>
          <wp:anchor distT="0" distB="0" distL="114300" distR="114300" simplePos="0" relativeHeight="251661312" behindDoc="0" locked="0" layoutInCell="1" allowOverlap="1" wp14:anchorId="2100905E" wp14:editId="027B5B3D">
            <wp:simplePos x="0" y="0"/>
            <wp:positionH relativeFrom="margin">
              <wp:align>center</wp:align>
            </wp:positionH>
            <wp:positionV relativeFrom="paragraph">
              <wp:posOffset>10795</wp:posOffset>
            </wp:positionV>
            <wp:extent cx="2997200" cy="36766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97200" cy="3676650"/>
                    </a:xfrm>
                    <a:prstGeom prst="rect">
                      <a:avLst/>
                    </a:prstGeom>
                  </pic:spPr>
                </pic:pic>
              </a:graphicData>
            </a:graphic>
          </wp:anchor>
        </w:drawing>
      </w:r>
    </w:p>
    <w:p w14:paraId="505AA1D3" w14:textId="77777777" w:rsidR="00CB33ED" w:rsidRDefault="00CB33ED" w:rsidP="00CE17BF">
      <w:pPr>
        <w:spacing w:line="480" w:lineRule="auto"/>
        <w:jc w:val="center"/>
      </w:pPr>
    </w:p>
    <w:p w14:paraId="348052D3" w14:textId="77777777" w:rsidR="00CB33ED" w:rsidRDefault="00CB33ED" w:rsidP="00CE17BF">
      <w:pPr>
        <w:spacing w:line="480" w:lineRule="auto"/>
        <w:jc w:val="center"/>
      </w:pPr>
    </w:p>
    <w:p w14:paraId="189DB5CF" w14:textId="77777777" w:rsidR="00CB33ED" w:rsidRDefault="00CB33ED" w:rsidP="00CE17BF">
      <w:pPr>
        <w:spacing w:line="480" w:lineRule="auto"/>
        <w:jc w:val="center"/>
      </w:pPr>
    </w:p>
    <w:p w14:paraId="2A03E9EF" w14:textId="77777777" w:rsidR="00CB33ED" w:rsidRDefault="00CB33ED" w:rsidP="00CE17BF">
      <w:pPr>
        <w:spacing w:line="480" w:lineRule="auto"/>
        <w:jc w:val="center"/>
      </w:pPr>
    </w:p>
    <w:p w14:paraId="7CAC1F0A" w14:textId="77777777" w:rsidR="00CB33ED" w:rsidRDefault="00CB33ED" w:rsidP="00CE17BF">
      <w:pPr>
        <w:spacing w:line="480" w:lineRule="auto"/>
        <w:jc w:val="center"/>
      </w:pPr>
    </w:p>
    <w:p w14:paraId="04FB806D" w14:textId="77777777" w:rsidR="00CB33ED" w:rsidRDefault="00CB33ED" w:rsidP="00CE17BF">
      <w:pPr>
        <w:spacing w:line="480" w:lineRule="auto"/>
        <w:jc w:val="center"/>
      </w:pPr>
    </w:p>
    <w:p w14:paraId="298ACCCA" w14:textId="77777777" w:rsidR="00CB33ED" w:rsidRDefault="00CB33ED" w:rsidP="00CE17BF">
      <w:pPr>
        <w:spacing w:line="480" w:lineRule="auto"/>
        <w:jc w:val="center"/>
      </w:pPr>
    </w:p>
    <w:p w14:paraId="207B04AC" w14:textId="77777777" w:rsidR="00CB33ED" w:rsidRDefault="00CB33ED" w:rsidP="00CE17BF">
      <w:pPr>
        <w:spacing w:line="480" w:lineRule="auto"/>
        <w:jc w:val="center"/>
      </w:pPr>
    </w:p>
    <w:p w14:paraId="7B56B081" w14:textId="77777777" w:rsidR="00CB33ED" w:rsidRDefault="00CB33ED" w:rsidP="00CE17BF">
      <w:pPr>
        <w:spacing w:line="480" w:lineRule="auto"/>
        <w:jc w:val="center"/>
      </w:pPr>
    </w:p>
    <w:p w14:paraId="1A643565" w14:textId="0E821B96" w:rsidR="00CB33ED" w:rsidRDefault="00834F8E" w:rsidP="00CE17BF">
      <w:pPr>
        <w:spacing w:line="480" w:lineRule="auto"/>
        <w:jc w:val="center"/>
      </w:pPr>
      <w:r w:rsidRPr="00984029">
        <w:drawing>
          <wp:anchor distT="0" distB="0" distL="114300" distR="114300" simplePos="0" relativeHeight="251660288" behindDoc="0" locked="0" layoutInCell="1" allowOverlap="1" wp14:anchorId="13FAA857" wp14:editId="176E550C">
            <wp:simplePos x="0" y="0"/>
            <wp:positionH relativeFrom="margin">
              <wp:align>center</wp:align>
            </wp:positionH>
            <wp:positionV relativeFrom="paragraph">
              <wp:posOffset>252966</wp:posOffset>
            </wp:positionV>
            <wp:extent cx="2775585" cy="3545205"/>
            <wp:effectExtent l="0" t="0" r="571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775585" cy="3545205"/>
                    </a:xfrm>
                    <a:prstGeom prst="rect">
                      <a:avLst/>
                    </a:prstGeom>
                  </pic:spPr>
                </pic:pic>
              </a:graphicData>
            </a:graphic>
            <wp14:sizeRelH relativeFrom="margin">
              <wp14:pctWidth>0</wp14:pctWidth>
            </wp14:sizeRelH>
            <wp14:sizeRelV relativeFrom="margin">
              <wp14:pctHeight>0</wp14:pctHeight>
            </wp14:sizeRelV>
          </wp:anchor>
        </w:drawing>
      </w:r>
    </w:p>
    <w:p w14:paraId="7C306E4E" w14:textId="77777777" w:rsidR="00CB33ED" w:rsidRDefault="00CB33ED" w:rsidP="00CE17BF">
      <w:pPr>
        <w:spacing w:line="480" w:lineRule="auto"/>
        <w:jc w:val="center"/>
      </w:pPr>
    </w:p>
    <w:p w14:paraId="5097F025" w14:textId="77777777" w:rsidR="00CB33ED" w:rsidRDefault="00CB33ED" w:rsidP="00CE17BF">
      <w:pPr>
        <w:spacing w:line="480" w:lineRule="auto"/>
        <w:jc w:val="center"/>
      </w:pPr>
    </w:p>
    <w:p w14:paraId="3C5C2DD8" w14:textId="77777777" w:rsidR="00CB33ED" w:rsidRDefault="00CB33ED" w:rsidP="00CE17BF">
      <w:pPr>
        <w:spacing w:line="480" w:lineRule="auto"/>
        <w:jc w:val="center"/>
      </w:pPr>
    </w:p>
    <w:p w14:paraId="7FFAC13D" w14:textId="77777777" w:rsidR="00CB33ED" w:rsidRDefault="00CB33ED" w:rsidP="00CE17BF">
      <w:pPr>
        <w:spacing w:line="480" w:lineRule="auto"/>
        <w:jc w:val="center"/>
      </w:pPr>
    </w:p>
    <w:p w14:paraId="312D5956" w14:textId="77777777" w:rsidR="00CB33ED" w:rsidRDefault="00CB33ED" w:rsidP="00CE17BF">
      <w:pPr>
        <w:spacing w:line="480" w:lineRule="auto"/>
        <w:jc w:val="center"/>
      </w:pPr>
    </w:p>
    <w:p w14:paraId="7E64997B" w14:textId="43A43B42" w:rsidR="00CB33ED" w:rsidRDefault="00CB33ED" w:rsidP="00CE17BF">
      <w:pPr>
        <w:spacing w:line="480" w:lineRule="auto"/>
        <w:jc w:val="center"/>
      </w:pPr>
    </w:p>
    <w:p w14:paraId="61AC2C87" w14:textId="024DF9C7" w:rsidR="00CB33ED" w:rsidRDefault="00CB33ED" w:rsidP="00CE17BF">
      <w:pPr>
        <w:spacing w:line="480" w:lineRule="auto"/>
        <w:jc w:val="center"/>
      </w:pPr>
    </w:p>
    <w:p w14:paraId="5FFBF562" w14:textId="3481CE30" w:rsidR="00CB33ED" w:rsidRDefault="00CB33ED" w:rsidP="00CE17BF">
      <w:pPr>
        <w:spacing w:line="480" w:lineRule="auto"/>
        <w:jc w:val="center"/>
      </w:pPr>
    </w:p>
    <w:p w14:paraId="052496EB" w14:textId="3DA48BA8" w:rsidR="00CB33ED" w:rsidRDefault="00CB33ED" w:rsidP="00CE17BF">
      <w:pPr>
        <w:spacing w:line="480" w:lineRule="auto"/>
        <w:jc w:val="center"/>
      </w:pPr>
    </w:p>
    <w:p w14:paraId="6C8E6E1E" w14:textId="1C11CBE8" w:rsidR="00834F8E" w:rsidRDefault="00834F8E" w:rsidP="00CE17BF">
      <w:pPr>
        <w:spacing w:line="480" w:lineRule="auto"/>
        <w:jc w:val="center"/>
      </w:pPr>
    </w:p>
    <w:p w14:paraId="71C84F08" w14:textId="609B2F05" w:rsidR="00834F8E" w:rsidRDefault="00E61655" w:rsidP="00CE17BF">
      <w:pPr>
        <w:spacing w:line="480" w:lineRule="auto"/>
        <w:jc w:val="center"/>
      </w:pPr>
      <w:r w:rsidRPr="00367810">
        <w:lastRenderedPageBreak/>
        <w:drawing>
          <wp:anchor distT="0" distB="0" distL="114300" distR="114300" simplePos="0" relativeHeight="251662336" behindDoc="0" locked="0" layoutInCell="1" allowOverlap="1" wp14:anchorId="2560108E" wp14:editId="50B647AF">
            <wp:simplePos x="0" y="0"/>
            <wp:positionH relativeFrom="margin">
              <wp:align>center</wp:align>
            </wp:positionH>
            <wp:positionV relativeFrom="paragraph">
              <wp:posOffset>2030095</wp:posOffset>
            </wp:positionV>
            <wp:extent cx="4109720" cy="1392555"/>
            <wp:effectExtent l="0" t="0" r="508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109720" cy="1392555"/>
                    </a:xfrm>
                    <a:prstGeom prst="rect">
                      <a:avLst/>
                    </a:prstGeom>
                  </pic:spPr>
                </pic:pic>
              </a:graphicData>
            </a:graphic>
          </wp:anchor>
        </w:drawing>
      </w:r>
      <w:r w:rsidR="00C0208D" w:rsidRPr="00C0208D">
        <w:drawing>
          <wp:inline distT="0" distB="0" distL="0" distR="0" wp14:anchorId="07DF49FD" wp14:editId="1C261EB8">
            <wp:extent cx="2819545" cy="18733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9545" cy="1873346"/>
                    </a:xfrm>
                    <a:prstGeom prst="rect">
                      <a:avLst/>
                    </a:prstGeom>
                  </pic:spPr>
                </pic:pic>
              </a:graphicData>
            </a:graphic>
          </wp:inline>
        </w:drawing>
      </w:r>
    </w:p>
    <w:p w14:paraId="394AD624" w14:textId="2700B136" w:rsidR="00367810" w:rsidRDefault="00367810" w:rsidP="00CE17BF">
      <w:pPr>
        <w:spacing w:line="480" w:lineRule="auto"/>
        <w:jc w:val="center"/>
      </w:pPr>
    </w:p>
    <w:p w14:paraId="1DF6AC1F" w14:textId="127E893B" w:rsidR="00984029" w:rsidRDefault="00984029" w:rsidP="00CE17BF">
      <w:pPr>
        <w:spacing w:line="480" w:lineRule="auto"/>
        <w:jc w:val="center"/>
      </w:pPr>
    </w:p>
    <w:p w14:paraId="1B63474C" w14:textId="40C8BFDA" w:rsidR="00655505" w:rsidRDefault="00655505" w:rsidP="00CE17BF">
      <w:pPr>
        <w:spacing w:line="480" w:lineRule="auto"/>
        <w:jc w:val="center"/>
      </w:pPr>
    </w:p>
    <w:p w14:paraId="7074D7D9" w14:textId="56D0691A" w:rsidR="00655505" w:rsidRDefault="00655505" w:rsidP="00CE17BF">
      <w:pPr>
        <w:spacing w:line="480" w:lineRule="auto"/>
        <w:jc w:val="center"/>
      </w:pPr>
    </w:p>
    <w:p w14:paraId="0289E74A" w14:textId="77777777" w:rsidR="00655505" w:rsidRPr="00885B55" w:rsidRDefault="00655505" w:rsidP="00885B55">
      <w:pPr>
        <w:spacing w:line="480" w:lineRule="auto"/>
        <w:jc w:val="center"/>
        <w:rPr>
          <w:b/>
          <w:bCs/>
        </w:rPr>
      </w:pPr>
      <w:r w:rsidRPr="00885B55">
        <w:rPr>
          <w:b/>
          <w:bCs/>
        </w:rPr>
        <w:t>Conclusion</w:t>
      </w:r>
    </w:p>
    <w:p w14:paraId="7F7AAF70" w14:textId="66AEA878" w:rsidR="00655505" w:rsidRDefault="00585AAC" w:rsidP="00885B55">
      <w:pPr>
        <w:spacing w:line="480" w:lineRule="auto"/>
        <w:ind w:firstLine="720"/>
      </w:pPr>
      <w:r w:rsidRPr="00585AAC">
        <w:t>The aim of this study was to explore the prevalence and relationship between diabetes and BMI in the adult U.S. population using BRFSS data from 2015, 2017 and 2019. It found that diabetes prevalence was consistently high across the three years of the survey, with 13.50% of the analytic sample having diabetes. Time trend analysis revealed that prevalence slightly increased from 2015 to 2017 and then decreased in 2019, indicating progress is being made but diabetes is still a major public health challenge. The person analysis revealed that diabetes prevalence was higher in females, increased with age and varied by race and ethnicity, being disproportionately higher in Blacks (Non-Hispanic) and Hispanics. Crucially, a significant and statistically significant association between BMI and diabetes was observed, with obesity prevalence being substantially higher than in all other BMI groups. These results are in line with previous literature establishing BMI as a key modifiable risk factor for developing type 2 diabetes.</w:t>
      </w:r>
    </w:p>
    <w:p w14:paraId="0AE63818" w14:textId="77777777" w:rsidR="00E54B28" w:rsidRDefault="00655505" w:rsidP="00E54B28">
      <w:pPr>
        <w:spacing w:line="480" w:lineRule="auto"/>
        <w:rPr>
          <w:b/>
          <w:bCs/>
        </w:rPr>
      </w:pPr>
      <w:r w:rsidRPr="00E54B28">
        <w:rPr>
          <w:b/>
          <w:bCs/>
        </w:rPr>
        <w:t>Public Health Recommendations</w:t>
      </w:r>
    </w:p>
    <w:p w14:paraId="145CE543" w14:textId="0D748C49" w:rsidR="00655505" w:rsidRDefault="00230440" w:rsidP="00E54B28">
      <w:pPr>
        <w:spacing w:line="480" w:lineRule="auto"/>
        <w:ind w:firstLine="720"/>
      </w:pPr>
      <w:r w:rsidRPr="00230440">
        <w:lastRenderedPageBreak/>
        <w:t>Given these results, the following recommendations are made. First, programs for obesity prevention and weight control should be a priority, especially in areas where obesity is prevalent. Second, diabetes screening and early detection programs should be enhanced in the 55+ age group given the high age gradient of obesity and diabetes. Third, culturally sensitive programs should be implemented for Black Non-Hispanic and Hispanic communities to address the high diabetes prevalence in these communities. Finally, community- and nationally-based media campaigns should be maintained and scaled up to promote optimal diet and physical activity to combat the underlying factors driving the increase in BMI and diabetes.</w:t>
      </w:r>
    </w:p>
    <w:p w14:paraId="7B24FDAE" w14:textId="2A0C39AE" w:rsidR="00DF16EA" w:rsidRDefault="00DF16EA" w:rsidP="00DF16EA">
      <w:pPr>
        <w:spacing w:line="480" w:lineRule="auto"/>
      </w:pPr>
    </w:p>
    <w:p w14:paraId="320D8042" w14:textId="17B477ED" w:rsidR="00DF16EA" w:rsidRDefault="00DF16EA" w:rsidP="00DF16EA">
      <w:pPr>
        <w:spacing w:line="480" w:lineRule="auto"/>
      </w:pPr>
    </w:p>
    <w:p w14:paraId="01696FE1" w14:textId="08BCDBBD" w:rsidR="00DF16EA" w:rsidRDefault="00DF16EA" w:rsidP="00DF16EA">
      <w:pPr>
        <w:spacing w:line="480" w:lineRule="auto"/>
      </w:pPr>
    </w:p>
    <w:p w14:paraId="50469210" w14:textId="2CA3033F" w:rsidR="00DF16EA" w:rsidRDefault="00DF16EA" w:rsidP="00DF16EA">
      <w:pPr>
        <w:spacing w:line="480" w:lineRule="auto"/>
      </w:pPr>
    </w:p>
    <w:p w14:paraId="04C04269" w14:textId="7AADC74E" w:rsidR="00DF16EA" w:rsidRDefault="00DF16EA" w:rsidP="00DF16EA">
      <w:pPr>
        <w:spacing w:line="480" w:lineRule="auto"/>
      </w:pPr>
    </w:p>
    <w:p w14:paraId="77C3F2D8" w14:textId="67EDC1ED" w:rsidR="00DF16EA" w:rsidRDefault="00DF16EA" w:rsidP="00DF16EA">
      <w:pPr>
        <w:spacing w:line="480" w:lineRule="auto"/>
      </w:pPr>
    </w:p>
    <w:p w14:paraId="273594DD" w14:textId="497D72E5" w:rsidR="00DF16EA" w:rsidRDefault="00DF16EA" w:rsidP="00DF16EA">
      <w:pPr>
        <w:spacing w:line="480" w:lineRule="auto"/>
      </w:pPr>
    </w:p>
    <w:p w14:paraId="6CAD9F12" w14:textId="2C77D2E0" w:rsidR="00DF16EA" w:rsidRDefault="00DF16EA" w:rsidP="00DF16EA">
      <w:pPr>
        <w:spacing w:line="480" w:lineRule="auto"/>
      </w:pPr>
    </w:p>
    <w:p w14:paraId="0BE1B63B" w14:textId="379542FF" w:rsidR="00DF16EA" w:rsidRDefault="00DF16EA" w:rsidP="00DF16EA">
      <w:pPr>
        <w:spacing w:line="480" w:lineRule="auto"/>
      </w:pPr>
    </w:p>
    <w:p w14:paraId="74380501" w14:textId="13FE7BFC" w:rsidR="00DF16EA" w:rsidRDefault="00DF16EA" w:rsidP="00DF16EA">
      <w:pPr>
        <w:spacing w:line="480" w:lineRule="auto"/>
      </w:pPr>
    </w:p>
    <w:p w14:paraId="24E73A41" w14:textId="0135214D" w:rsidR="00DF16EA" w:rsidRDefault="00DF16EA" w:rsidP="00DF16EA">
      <w:pPr>
        <w:spacing w:line="480" w:lineRule="auto"/>
      </w:pPr>
    </w:p>
    <w:p w14:paraId="6E4B4888" w14:textId="4C18E71B" w:rsidR="00DF16EA" w:rsidRDefault="00DF16EA" w:rsidP="00DF16EA">
      <w:pPr>
        <w:spacing w:line="480" w:lineRule="auto"/>
      </w:pPr>
    </w:p>
    <w:p w14:paraId="7266D956" w14:textId="01D14201" w:rsidR="00DF16EA" w:rsidRDefault="00DF16EA" w:rsidP="00DF16EA">
      <w:pPr>
        <w:spacing w:line="480" w:lineRule="auto"/>
      </w:pPr>
    </w:p>
    <w:p w14:paraId="6928A30B" w14:textId="600033F2" w:rsidR="00DF16EA" w:rsidRDefault="00DF16EA" w:rsidP="00DF16EA">
      <w:pPr>
        <w:spacing w:line="480" w:lineRule="auto"/>
      </w:pPr>
    </w:p>
    <w:p w14:paraId="0C29AB75" w14:textId="77777777" w:rsidR="001E7C49" w:rsidRDefault="001E7C49" w:rsidP="00273C42">
      <w:pPr>
        <w:spacing w:line="480" w:lineRule="auto"/>
        <w:jc w:val="center"/>
        <w:rPr>
          <w:b/>
          <w:bCs/>
        </w:rPr>
      </w:pPr>
    </w:p>
    <w:p w14:paraId="02D5B6D1" w14:textId="312C50EF" w:rsidR="00DF16EA" w:rsidRDefault="00DF16EA" w:rsidP="00273C42">
      <w:pPr>
        <w:spacing w:line="480" w:lineRule="auto"/>
        <w:jc w:val="center"/>
        <w:rPr>
          <w:b/>
          <w:bCs/>
        </w:rPr>
      </w:pPr>
      <w:bookmarkStart w:id="0" w:name="_GoBack"/>
      <w:bookmarkEnd w:id="0"/>
      <w:r w:rsidRPr="00273C42">
        <w:rPr>
          <w:b/>
          <w:bCs/>
        </w:rPr>
        <w:lastRenderedPageBreak/>
        <w:t>References</w:t>
      </w:r>
    </w:p>
    <w:p w14:paraId="309A4D7C" w14:textId="77777777" w:rsidR="008141A9" w:rsidRPr="008141A9" w:rsidRDefault="008141A9" w:rsidP="008141A9">
      <w:pPr>
        <w:pStyle w:val="Bibliography"/>
      </w:pPr>
      <w:r>
        <w:fldChar w:fldCharType="begin"/>
      </w:r>
      <w:r>
        <w:instrText xml:space="preserve"> ADDIN ZOTERO_BIBL {"uncited":[],"omitted":[],"custom":[]} CSL_BIBLIOGRAPHY </w:instrText>
      </w:r>
      <w:r>
        <w:fldChar w:fldCharType="separate"/>
      </w:r>
      <w:r w:rsidRPr="008141A9">
        <w:t xml:space="preserve">Deng, L., Jia, L., Wu, X.-L., &amp; Cheng, M. (2025). Association Between Body Mass Index and Glycemic Control in Type 2 Diabetes Mellitus: A Cross-Sectional Study. </w:t>
      </w:r>
      <w:r w:rsidRPr="008141A9">
        <w:rPr>
          <w:i/>
          <w:iCs/>
        </w:rPr>
        <w:t>Diabetes, Metabolic Syndrome and Obesity</w:t>
      </w:r>
      <w:r w:rsidRPr="008141A9">
        <w:t xml:space="preserve">, </w:t>
      </w:r>
      <w:r w:rsidRPr="008141A9">
        <w:rPr>
          <w:i/>
          <w:iCs/>
        </w:rPr>
        <w:t>18</w:t>
      </w:r>
      <w:r w:rsidRPr="008141A9">
        <w:t>, 555–563. https://doi.org/10.2147/DMSO.S508365</w:t>
      </w:r>
    </w:p>
    <w:p w14:paraId="2A9B4F76" w14:textId="77777777" w:rsidR="008141A9" w:rsidRPr="008141A9" w:rsidRDefault="008141A9" w:rsidP="008141A9">
      <w:pPr>
        <w:pStyle w:val="Bibliography"/>
      </w:pPr>
      <w:r w:rsidRPr="008141A9">
        <w:t xml:space="preserve">Fang, M., Wang, D., Coresh, J., &amp; Selvin, E. (2021). Trends in Diabetes Treatment and Control in U.S. Adults, 1999-2018. </w:t>
      </w:r>
      <w:r w:rsidRPr="008141A9">
        <w:rPr>
          <w:i/>
          <w:iCs/>
        </w:rPr>
        <w:t>The New England Journal of Medicine</w:t>
      </w:r>
      <w:r w:rsidRPr="008141A9">
        <w:t xml:space="preserve">, </w:t>
      </w:r>
      <w:r w:rsidRPr="008141A9">
        <w:rPr>
          <w:i/>
          <w:iCs/>
        </w:rPr>
        <w:t>384</w:t>
      </w:r>
      <w:r w:rsidRPr="008141A9">
        <w:t>(23), 2219–2228. https://doi.org/10.1056/NEJMsa2032271</w:t>
      </w:r>
    </w:p>
    <w:p w14:paraId="23442B4D" w14:textId="77777777" w:rsidR="008141A9" w:rsidRPr="008141A9" w:rsidRDefault="008141A9" w:rsidP="008141A9">
      <w:pPr>
        <w:pStyle w:val="Bibliography"/>
      </w:pPr>
      <w:r w:rsidRPr="008141A9">
        <w:t xml:space="preserve">Mikhail, N., Wali, S., &amp; Brown, A. F. (2021). Ethnic disparities in diabetes. </w:t>
      </w:r>
      <w:r w:rsidRPr="008141A9">
        <w:rPr>
          <w:i/>
          <w:iCs/>
        </w:rPr>
        <w:t>Endocrinology and Metabolism Clinics of North America</w:t>
      </w:r>
      <w:r w:rsidRPr="008141A9">
        <w:t xml:space="preserve">, </w:t>
      </w:r>
      <w:r w:rsidRPr="008141A9">
        <w:rPr>
          <w:i/>
          <w:iCs/>
        </w:rPr>
        <w:t>50</w:t>
      </w:r>
      <w:r w:rsidRPr="008141A9">
        <w:t>(3), 475–490. https://doi.org/10.1016/j.ecl.2021.05.006</w:t>
      </w:r>
    </w:p>
    <w:p w14:paraId="093DDCC0" w14:textId="77777777" w:rsidR="008141A9" w:rsidRPr="008141A9" w:rsidRDefault="008141A9" w:rsidP="008141A9">
      <w:pPr>
        <w:pStyle w:val="Bibliography"/>
      </w:pPr>
      <w:r w:rsidRPr="008141A9">
        <w:t xml:space="preserve">Okorigba, E., Akinade, O., Emore, E., Adebayo, A., Aghale, O., Ekarika, E., Awuji, K., Olawale, O., Siaw, T., Azipu, R., &amp; Okobi, O. (2025). Prevalence and Hospitalization Trends of Cardiovascular Disease in Diabetic Populations: An Analysis of the United States Diabetes Surveillance System (USDSS) Data From 2000 to 2022. </w:t>
      </w:r>
      <w:r w:rsidRPr="008141A9">
        <w:rPr>
          <w:i/>
          <w:iCs/>
        </w:rPr>
        <w:t>Cureus</w:t>
      </w:r>
      <w:r w:rsidRPr="008141A9">
        <w:t xml:space="preserve">, </w:t>
      </w:r>
      <w:r w:rsidRPr="008141A9">
        <w:rPr>
          <w:i/>
          <w:iCs/>
        </w:rPr>
        <w:t>17</w:t>
      </w:r>
      <w:r w:rsidRPr="008141A9">
        <w:t>. https://doi.org/10.7759/cureus.87886</w:t>
      </w:r>
    </w:p>
    <w:p w14:paraId="254A78EF" w14:textId="77777777" w:rsidR="008141A9" w:rsidRPr="008141A9" w:rsidRDefault="008141A9" w:rsidP="008141A9">
      <w:pPr>
        <w:pStyle w:val="Bibliography"/>
      </w:pPr>
      <w:r w:rsidRPr="008141A9">
        <w:t xml:space="preserve">Yan, Z., Cai, M., Han, X., Chen, Q., &amp; Lu, H. (2023). The Interaction Between Age and Risk Factors for Diabetes and Prediabetes: A Community-Based Cross-Sectional Study. </w:t>
      </w:r>
      <w:r w:rsidRPr="008141A9">
        <w:rPr>
          <w:i/>
          <w:iCs/>
        </w:rPr>
        <w:t>Diabetes, Metabolic Syndrome and Obesity</w:t>
      </w:r>
      <w:r w:rsidRPr="008141A9">
        <w:t xml:space="preserve">, </w:t>
      </w:r>
      <w:r w:rsidRPr="008141A9">
        <w:rPr>
          <w:i/>
          <w:iCs/>
        </w:rPr>
        <w:t>16</w:t>
      </w:r>
      <w:r w:rsidRPr="008141A9">
        <w:t>, 85–93. https://doi.org/10.2147/DMSO.S390857</w:t>
      </w:r>
    </w:p>
    <w:p w14:paraId="350E31BB" w14:textId="77777777" w:rsidR="008141A9" w:rsidRPr="008141A9" w:rsidRDefault="008141A9" w:rsidP="008141A9">
      <w:pPr>
        <w:pStyle w:val="Bibliography"/>
      </w:pPr>
      <w:r w:rsidRPr="008141A9">
        <w:t xml:space="preserve">Zhou, B., Rayner, A. W., Gregg, E. W., Sheffer, K. E., Carrillo-Larco, R. M., Bennett, J. E., Shaw, J. E., Paciorek, C. J., Singleton, R. K., Pires, A. B., Stevens, G. A., Danaei, G., Lhoste, V. P., Phelps, N. H., Heap, R. A., Jain, L., Brisis, Y. D. D., Galeazzi, A., Kengne, A. P., … Ezzati, M. (2024). Worldwide trends in diabetes prevalence and treatment from </w:t>
      </w:r>
      <w:r w:rsidRPr="008141A9">
        <w:lastRenderedPageBreak/>
        <w:t xml:space="preserve">1990 to 2022: A pooled analysis of 1108 population-representative studies with 141 million participants. </w:t>
      </w:r>
      <w:r w:rsidRPr="008141A9">
        <w:rPr>
          <w:i/>
          <w:iCs/>
        </w:rPr>
        <w:t>The Lancet</w:t>
      </w:r>
      <w:r w:rsidRPr="008141A9">
        <w:t xml:space="preserve">, </w:t>
      </w:r>
      <w:r w:rsidRPr="008141A9">
        <w:rPr>
          <w:i/>
          <w:iCs/>
        </w:rPr>
        <w:t>404</w:t>
      </w:r>
      <w:r w:rsidRPr="008141A9">
        <w:t>(10467), 2077–2093. https://doi.org/10.1016/S0140-6736(24)02317-1</w:t>
      </w:r>
    </w:p>
    <w:p w14:paraId="2215F831" w14:textId="0F348369" w:rsidR="00273C42" w:rsidRDefault="008141A9" w:rsidP="008141A9">
      <w:pPr>
        <w:spacing w:line="480" w:lineRule="auto"/>
      </w:pPr>
      <w:r>
        <w:fldChar w:fldCharType="end"/>
      </w:r>
    </w:p>
    <w:p w14:paraId="6CA1FB9A" w14:textId="495F163D" w:rsidR="008141A9" w:rsidRDefault="008141A9" w:rsidP="008141A9">
      <w:pPr>
        <w:spacing w:line="480" w:lineRule="auto"/>
      </w:pPr>
    </w:p>
    <w:p w14:paraId="5FE4EE6F" w14:textId="1FAE6471" w:rsidR="008141A9" w:rsidRDefault="008141A9" w:rsidP="008141A9">
      <w:pPr>
        <w:spacing w:line="480" w:lineRule="auto"/>
      </w:pPr>
    </w:p>
    <w:p w14:paraId="005005AB" w14:textId="4934E222" w:rsidR="008141A9" w:rsidRDefault="008141A9" w:rsidP="008141A9">
      <w:pPr>
        <w:spacing w:line="480" w:lineRule="auto"/>
      </w:pPr>
    </w:p>
    <w:p w14:paraId="0CD416FC" w14:textId="200BC7E8" w:rsidR="008141A9" w:rsidRDefault="008141A9" w:rsidP="008141A9">
      <w:pPr>
        <w:spacing w:line="480" w:lineRule="auto"/>
      </w:pPr>
    </w:p>
    <w:p w14:paraId="7F00C6E0" w14:textId="19AFFFBA" w:rsidR="008141A9" w:rsidRDefault="008141A9" w:rsidP="008141A9">
      <w:pPr>
        <w:spacing w:line="480" w:lineRule="auto"/>
      </w:pPr>
    </w:p>
    <w:p w14:paraId="0FF254FF" w14:textId="47963060" w:rsidR="008141A9" w:rsidRDefault="008141A9" w:rsidP="008141A9">
      <w:pPr>
        <w:spacing w:line="480" w:lineRule="auto"/>
      </w:pPr>
    </w:p>
    <w:p w14:paraId="67CAB388" w14:textId="036F5145" w:rsidR="008141A9" w:rsidRDefault="008141A9" w:rsidP="008141A9">
      <w:pPr>
        <w:spacing w:line="480" w:lineRule="auto"/>
      </w:pPr>
    </w:p>
    <w:p w14:paraId="608D7106" w14:textId="07B2D6E9" w:rsidR="008141A9" w:rsidRDefault="008141A9" w:rsidP="008141A9">
      <w:pPr>
        <w:spacing w:line="480" w:lineRule="auto"/>
      </w:pPr>
    </w:p>
    <w:p w14:paraId="72EB6FD3" w14:textId="6C6A243C" w:rsidR="008141A9" w:rsidRDefault="008141A9" w:rsidP="008141A9">
      <w:pPr>
        <w:spacing w:line="480" w:lineRule="auto"/>
      </w:pPr>
    </w:p>
    <w:p w14:paraId="3EFD0809" w14:textId="2BDD5C61" w:rsidR="008141A9" w:rsidRDefault="008141A9" w:rsidP="008141A9">
      <w:pPr>
        <w:spacing w:line="480" w:lineRule="auto"/>
      </w:pPr>
    </w:p>
    <w:p w14:paraId="662DCCE7" w14:textId="1E86F1FC" w:rsidR="008141A9" w:rsidRDefault="008141A9" w:rsidP="008141A9">
      <w:pPr>
        <w:spacing w:line="480" w:lineRule="auto"/>
      </w:pPr>
    </w:p>
    <w:p w14:paraId="39FE08AB" w14:textId="6FA0CC7C" w:rsidR="008141A9" w:rsidRDefault="008141A9" w:rsidP="008141A9">
      <w:pPr>
        <w:spacing w:line="480" w:lineRule="auto"/>
      </w:pPr>
    </w:p>
    <w:p w14:paraId="06D1A351" w14:textId="312AA30F" w:rsidR="008141A9" w:rsidRDefault="008141A9" w:rsidP="008141A9">
      <w:pPr>
        <w:spacing w:line="480" w:lineRule="auto"/>
      </w:pPr>
    </w:p>
    <w:p w14:paraId="4BBE55FB" w14:textId="36DEBBDD" w:rsidR="008141A9" w:rsidRDefault="008141A9" w:rsidP="008141A9">
      <w:pPr>
        <w:spacing w:line="480" w:lineRule="auto"/>
      </w:pPr>
    </w:p>
    <w:p w14:paraId="19D9E40E" w14:textId="23005FBC" w:rsidR="008141A9" w:rsidRDefault="008141A9" w:rsidP="008141A9">
      <w:pPr>
        <w:spacing w:line="480" w:lineRule="auto"/>
      </w:pPr>
    </w:p>
    <w:p w14:paraId="606567F1" w14:textId="4D8ABCEE" w:rsidR="008141A9" w:rsidRDefault="008141A9" w:rsidP="008141A9">
      <w:pPr>
        <w:spacing w:line="480" w:lineRule="auto"/>
      </w:pPr>
    </w:p>
    <w:p w14:paraId="5E7ECEBA" w14:textId="449EB790" w:rsidR="008141A9" w:rsidRDefault="008141A9" w:rsidP="008141A9">
      <w:pPr>
        <w:spacing w:line="480" w:lineRule="auto"/>
      </w:pPr>
    </w:p>
    <w:p w14:paraId="17F4F2E5" w14:textId="76993352" w:rsidR="008141A9" w:rsidRDefault="008141A9" w:rsidP="008141A9">
      <w:pPr>
        <w:spacing w:line="480" w:lineRule="auto"/>
      </w:pPr>
    </w:p>
    <w:p w14:paraId="44F38284" w14:textId="69B61845" w:rsidR="008141A9" w:rsidRDefault="008141A9" w:rsidP="008141A9">
      <w:pPr>
        <w:spacing w:line="480" w:lineRule="auto"/>
      </w:pPr>
    </w:p>
    <w:p w14:paraId="09CDF81F" w14:textId="19F316A9" w:rsidR="008141A9" w:rsidRDefault="008141A9" w:rsidP="008141A9">
      <w:pPr>
        <w:spacing w:line="480" w:lineRule="auto"/>
        <w:jc w:val="center"/>
        <w:rPr>
          <w:b/>
          <w:bCs/>
        </w:rPr>
      </w:pPr>
      <w:r w:rsidRPr="00956057">
        <w:rPr>
          <w:b/>
          <w:bCs/>
        </w:rPr>
        <w:lastRenderedPageBreak/>
        <w:t>Appendix</w:t>
      </w:r>
    </w:p>
    <w:p w14:paraId="1DB90326" w14:textId="55755457" w:rsidR="00956057" w:rsidRDefault="00956057" w:rsidP="00956057">
      <w:pPr>
        <w:spacing w:line="480" w:lineRule="auto"/>
        <w:rPr>
          <w:b/>
          <w:bCs/>
        </w:rPr>
      </w:pPr>
      <w:r>
        <w:rPr>
          <w:b/>
          <w:bCs/>
        </w:rPr>
        <w:t>SAS Code</w:t>
      </w:r>
    </w:p>
    <w:p w14:paraId="23152DEA" w14:textId="77777777" w:rsidR="00C412F7" w:rsidRDefault="00C412F7" w:rsidP="00C412F7">
      <w:pPr>
        <w:spacing w:line="480" w:lineRule="auto"/>
      </w:pPr>
      <w:r>
        <w:t>libname brfss "/home/u64346043/sasuser.v94";</w:t>
      </w:r>
    </w:p>
    <w:p w14:paraId="7E8F1CA8" w14:textId="77777777" w:rsidR="00C412F7" w:rsidRDefault="00C412F7" w:rsidP="00C412F7">
      <w:pPr>
        <w:spacing w:line="480" w:lineRule="auto"/>
      </w:pPr>
    </w:p>
    <w:p w14:paraId="534B5124" w14:textId="77777777" w:rsidR="00C412F7" w:rsidRDefault="00C412F7" w:rsidP="00C412F7">
      <w:pPr>
        <w:spacing w:line="480" w:lineRule="auto"/>
      </w:pPr>
      <w:r>
        <w:t>/*</w:t>
      </w:r>
    </w:p>
    <w:p w14:paraId="0B74B284" w14:textId="77777777" w:rsidR="00C412F7" w:rsidRDefault="00C412F7" w:rsidP="00C412F7">
      <w:pPr>
        <w:spacing w:line="480" w:lineRule="auto"/>
      </w:pPr>
      <w:r>
        <w:t xml:space="preserve">   STEP 1: PREPARE 2015 DATA</w:t>
      </w:r>
    </w:p>
    <w:p w14:paraId="16F11CAA" w14:textId="77777777" w:rsidR="00C412F7" w:rsidRDefault="00C412F7" w:rsidP="00C412F7">
      <w:pPr>
        <w:spacing w:line="480" w:lineRule="auto"/>
      </w:pPr>
      <w:r>
        <w:t>*/</w:t>
      </w:r>
    </w:p>
    <w:p w14:paraId="3AE56DC4" w14:textId="77777777" w:rsidR="00C412F7" w:rsidRDefault="00C412F7" w:rsidP="00C412F7">
      <w:pPr>
        <w:spacing w:line="480" w:lineRule="auto"/>
      </w:pPr>
    </w:p>
    <w:p w14:paraId="0EB0C109" w14:textId="77777777" w:rsidR="00C412F7" w:rsidRDefault="00C412F7" w:rsidP="00C412F7">
      <w:pPr>
        <w:spacing w:line="480" w:lineRule="auto"/>
      </w:pPr>
      <w:r>
        <w:t>data diabetes_2015;</w:t>
      </w:r>
    </w:p>
    <w:p w14:paraId="2DEA3F07" w14:textId="77777777" w:rsidR="00C412F7" w:rsidRDefault="00C412F7" w:rsidP="00C412F7">
      <w:pPr>
        <w:spacing w:line="480" w:lineRule="auto"/>
      </w:pPr>
      <w:r>
        <w:t xml:space="preserve">    set brfss.sasdata_20151;</w:t>
      </w:r>
    </w:p>
    <w:p w14:paraId="0E80B155" w14:textId="77777777" w:rsidR="00C412F7" w:rsidRDefault="00C412F7" w:rsidP="00C412F7">
      <w:pPr>
        <w:spacing w:line="480" w:lineRule="auto"/>
      </w:pPr>
    </w:p>
    <w:p w14:paraId="7A1FCFC9" w14:textId="77777777" w:rsidR="00C412F7" w:rsidRDefault="00C412F7" w:rsidP="00C412F7">
      <w:pPr>
        <w:spacing w:line="480" w:lineRule="auto"/>
      </w:pPr>
      <w:r>
        <w:t xml:space="preserve">    seqno_c = put(SEQNO, 20.);</w:t>
      </w:r>
    </w:p>
    <w:p w14:paraId="31733DEB" w14:textId="77777777" w:rsidR="00C412F7" w:rsidRDefault="00C412F7" w:rsidP="00C412F7">
      <w:pPr>
        <w:spacing w:line="480" w:lineRule="auto"/>
      </w:pPr>
    </w:p>
    <w:p w14:paraId="2D1B296D" w14:textId="77777777" w:rsidR="00C412F7" w:rsidRDefault="00C412F7" w:rsidP="00C412F7">
      <w:pPr>
        <w:spacing w:line="480" w:lineRule="auto"/>
      </w:pPr>
      <w:r>
        <w:t xml:space="preserve">    if DIABETE3 = 1 then diabetes = 1;</w:t>
      </w:r>
    </w:p>
    <w:p w14:paraId="06111843" w14:textId="77777777" w:rsidR="00C412F7" w:rsidRDefault="00C412F7" w:rsidP="00C412F7">
      <w:pPr>
        <w:spacing w:line="480" w:lineRule="auto"/>
      </w:pPr>
      <w:r>
        <w:t xml:space="preserve">    else if DIABETE3 in (3,4) then diabetes = 0;</w:t>
      </w:r>
    </w:p>
    <w:p w14:paraId="58DC77C3" w14:textId="77777777" w:rsidR="00C412F7" w:rsidRDefault="00C412F7" w:rsidP="00C412F7">
      <w:pPr>
        <w:spacing w:line="480" w:lineRule="auto"/>
      </w:pPr>
      <w:r>
        <w:t xml:space="preserve">    else diabetes = .;</w:t>
      </w:r>
    </w:p>
    <w:p w14:paraId="1CEB613D" w14:textId="77777777" w:rsidR="00C412F7" w:rsidRDefault="00C412F7" w:rsidP="00C412F7">
      <w:pPr>
        <w:spacing w:line="480" w:lineRule="auto"/>
      </w:pPr>
    </w:p>
    <w:p w14:paraId="0CFE1C22" w14:textId="77777777" w:rsidR="00C412F7" w:rsidRDefault="00C412F7" w:rsidP="00C412F7">
      <w:pPr>
        <w:spacing w:line="480" w:lineRule="auto"/>
      </w:pPr>
      <w:r>
        <w:t xml:space="preserve">    bmi_val = _BMI5 / 100;</w:t>
      </w:r>
    </w:p>
    <w:p w14:paraId="0B89F5F5" w14:textId="77777777" w:rsidR="00C412F7" w:rsidRDefault="00C412F7" w:rsidP="00C412F7">
      <w:pPr>
        <w:spacing w:line="480" w:lineRule="auto"/>
      </w:pPr>
      <w:r>
        <w:t xml:space="preserve">    if bmi_val = . then bmi_cat = .;</w:t>
      </w:r>
    </w:p>
    <w:p w14:paraId="46AD74EC" w14:textId="77777777" w:rsidR="00C412F7" w:rsidRDefault="00C412F7" w:rsidP="00C412F7">
      <w:pPr>
        <w:spacing w:line="480" w:lineRule="auto"/>
      </w:pPr>
      <w:r>
        <w:t xml:space="preserve">    else if bmi_val &lt; 18.5 then bmi_cat = 1;</w:t>
      </w:r>
    </w:p>
    <w:p w14:paraId="076B4F10" w14:textId="77777777" w:rsidR="00C412F7" w:rsidRDefault="00C412F7" w:rsidP="00C412F7">
      <w:pPr>
        <w:spacing w:line="480" w:lineRule="auto"/>
      </w:pPr>
      <w:r>
        <w:t xml:space="preserve">    else if bmi_val &lt; 25.0 then bmi_cat = 2;</w:t>
      </w:r>
    </w:p>
    <w:p w14:paraId="3AC4DDAC" w14:textId="77777777" w:rsidR="00C412F7" w:rsidRDefault="00C412F7" w:rsidP="00C412F7">
      <w:pPr>
        <w:spacing w:line="480" w:lineRule="auto"/>
      </w:pPr>
      <w:r>
        <w:t xml:space="preserve">    else if bmi_val &lt; 30.0 then bmi_cat = 3;</w:t>
      </w:r>
    </w:p>
    <w:p w14:paraId="2D78E68D" w14:textId="77777777" w:rsidR="00C412F7" w:rsidRDefault="00C412F7" w:rsidP="00C412F7">
      <w:pPr>
        <w:spacing w:line="480" w:lineRule="auto"/>
      </w:pPr>
      <w:r>
        <w:t xml:space="preserve">    else if bmi_val &gt;= 30.0 then bmi_cat = 4;</w:t>
      </w:r>
    </w:p>
    <w:p w14:paraId="12318B9D" w14:textId="77777777" w:rsidR="00C412F7" w:rsidRDefault="00C412F7" w:rsidP="00C412F7">
      <w:pPr>
        <w:spacing w:line="480" w:lineRule="auto"/>
      </w:pPr>
    </w:p>
    <w:p w14:paraId="11C5B817" w14:textId="77777777" w:rsidR="00C412F7" w:rsidRDefault="00C412F7" w:rsidP="00C412F7">
      <w:pPr>
        <w:spacing w:line="480" w:lineRule="auto"/>
      </w:pPr>
      <w:r>
        <w:t xml:space="preserve">    if SEX = 1 then sex_r = 1;</w:t>
      </w:r>
    </w:p>
    <w:p w14:paraId="69340AB7" w14:textId="77777777" w:rsidR="00C412F7" w:rsidRDefault="00C412F7" w:rsidP="00C412F7">
      <w:pPr>
        <w:spacing w:line="480" w:lineRule="auto"/>
      </w:pPr>
      <w:r>
        <w:t xml:space="preserve">    else if SEX = 2 then sex_r = 2;</w:t>
      </w:r>
    </w:p>
    <w:p w14:paraId="0C8C0FCF" w14:textId="77777777" w:rsidR="00C412F7" w:rsidRDefault="00C412F7" w:rsidP="00C412F7">
      <w:pPr>
        <w:spacing w:line="480" w:lineRule="auto"/>
      </w:pPr>
      <w:r>
        <w:t xml:space="preserve">    else sex_r = .;</w:t>
      </w:r>
    </w:p>
    <w:p w14:paraId="74473F4E" w14:textId="77777777" w:rsidR="00C412F7" w:rsidRDefault="00C412F7" w:rsidP="00C412F7">
      <w:pPr>
        <w:spacing w:line="480" w:lineRule="auto"/>
      </w:pPr>
    </w:p>
    <w:p w14:paraId="6C547BA2" w14:textId="77777777" w:rsidR="00C412F7" w:rsidRDefault="00C412F7" w:rsidP="00C412F7">
      <w:pPr>
        <w:spacing w:line="480" w:lineRule="auto"/>
      </w:pPr>
      <w:r>
        <w:t xml:space="preserve">    if _AGE_G in (1,2,3,4,5,6) then age_g = _AGE_G;</w:t>
      </w:r>
    </w:p>
    <w:p w14:paraId="0017F010" w14:textId="77777777" w:rsidR="00C412F7" w:rsidRDefault="00C412F7" w:rsidP="00C412F7">
      <w:pPr>
        <w:spacing w:line="480" w:lineRule="auto"/>
      </w:pPr>
      <w:r>
        <w:t xml:space="preserve">    else age_g = .;</w:t>
      </w:r>
    </w:p>
    <w:p w14:paraId="3161532E" w14:textId="77777777" w:rsidR="00C412F7" w:rsidRDefault="00C412F7" w:rsidP="00C412F7">
      <w:pPr>
        <w:spacing w:line="480" w:lineRule="auto"/>
      </w:pPr>
    </w:p>
    <w:p w14:paraId="7DC0DC7B" w14:textId="77777777" w:rsidR="00C412F7" w:rsidRDefault="00C412F7" w:rsidP="00C412F7">
      <w:pPr>
        <w:spacing w:line="480" w:lineRule="auto"/>
      </w:pPr>
      <w:r>
        <w:t xml:space="preserve">    if _RACE in (1,2,3,4,5,6,7,8) then race_r = _RACE;</w:t>
      </w:r>
    </w:p>
    <w:p w14:paraId="6AD7612D" w14:textId="77777777" w:rsidR="00C412F7" w:rsidRDefault="00C412F7" w:rsidP="00C412F7">
      <w:pPr>
        <w:spacing w:line="480" w:lineRule="auto"/>
      </w:pPr>
      <w:r>
        <w:t xml:space="preserve">    else race_r = .;</w:t>
      </w:r>
    </w:p>
    <w:p w14:paraId="63B7FD59" w14:textId="77777777" w:rsidR="00C412F7" w:rsidRDefault="00C412F7" w:rsidP="00C412F7">
      <w:pPr>
        <w:spacing w:line="480" w:lineRule="auto"/>
      </w:pPr>
    </w:p>
    <w:p w14:paraId="247F1EDE" w14:textId="77777777" w:rsidR="00C412F7" w:rsidRDefault="00C412F7" w:rsidP="00C412F7">
      <w:pPr>
        <w:spacing w:line="480" w:lineRule="auto"/>
      </w:pPr>
      <w:r>
        <w:t xml:space="preserve">    year = 2015;</w:t>
      </w:r>
    </w:p>
    <w:p w14:paraId="3BCFF4D4" w14:textId="77777777" w:rsidR="00C412F7" w:rsidRDefault="00C412F7" w:rsidP="00C412F7">
      <w:pPr>
        <w:spacing w:line="480" w:lineRule="auto"/>
      </w:pPr>
    </w:p>
    <w:p w14:paraId="33F03C1D" w14:textId="77777777" w:rsidR="00C412F7" w:rsidRDefault="00C412F7" w:rsidP="00C412F7">
      <w:pPr>
        <w:spacing w:line="480" w:lineRule="auto"/>
      </w:pPr>
      <w:r>
        <w:t xml:space="preserve">    keep seqno_c diabetes bmi_val bmi_cat sex_r age_g race_r year;</w:t>
      </w:r>
    </w:p>
    <w:p w14:paraId="223EE8DF" w14:textId="77777777" w:rsidR="00C412F7" w:rsidRDefault="00C412F7" w:rsidP="00C412F7">
      <w:pPr>
        <w:spacing w:line="480" w:lineRule="auto"/>
      </w:pPr>
    </w:p>
    <w:p w14:paraId="62787FA9" w14:textId="77777777" w:rsidR="00C412F7" w:rsidRDefault="00C412F7" w:rsidP="00C412F7">
      <w:pPr>
        <w:spacing w:line="480" w:lineRule="auto"/>
      </w:pPr>
      <w:r>
        <w:t>run;</w:t>
      </w:r>
    </w:p>
    <w:p w14:paraId="43C66FA1" w14:textId="77777777" w:rsidR="00C412F7" w:rsidRDefault="00C412F7" w:rsidP="00C412F7">
      <w:pPr>
        <w:spacing w:line="480" w:lineRule="auto"/>
      </w:pPr>
    </w:p>
    <w:p w14:paraId="2EB54948" w14:textId="77777777" w:rsidR="00C412F7" w:rsidRDefault="00C412F7" w:rsidP="00C412F7">
      <w:pPr>
        <w:spacing w:line="480" w:lineRule="auto"/>
      </w:pPr>
      <w:r>
        <w:t>/*</w:t>
      </w:r>
    </w:p>
    <w:p w14:paraId="7BC9282B" w14:textId="77777777" w:rsidR="00C412F7" w:rsidRDefault="00C412F7" w:rsidP="00C412F7">
      <w:pPr>
        <w:spacing w:line="480" w:lineRule="auto"/>
      </w:pPr>
      <w:r>
        <w:t xml:space="preserve">   STEP 2: PREPARE 2017 DATA</w:t>
      </w:r>
    </w:p>
    <w:p w14:paraId="6F16F1BB" w14:textId="77777777" w:rsidR="00C412F7" w:rsidRDefault="00C412F7" w:rsidP="00C412F7">
      <w:pPr>
        <w:spacing w:line="480" w:lineRule="auto"/>
      </w:pPr>
      <w:r>
        <w:t>*/</w:t>
      </w:r>
    </w:p>
    <w:p w14:paraId="5E44735D" w14:textId="77777777" w:rsidR="00C412F7" w:rsidRDefault="00C412F7" w:rsidP="00C412F7">
      <w:pPr>
        <w:spacing w:line="480" w:lineRule="auto"/>
      </w:pPr>
    </w:p>
    <w:p w14:paraId="030AAE4D" w14:textId="77777777" w:rsidR="00C412F7" w:rsidRDefault="00C412F7" w:rsidP="00C412F7">
      <w:pPr>
        <w:spacing w:line="480" w:lineRule="auto"/>
      </w:pPr>
      <w:r>
        <w:t>data diabetes_2017;</w:t>
      </w:r>
    </w:p>
    <w:p w14:paraId="4BCD6895" w14:textId="77777777" w:rsidR="00C412F7" w:rsidRDefault="00C412F7" w:rsidP="00C412F7">
      <w:pPr>
        <w:spacing w:line="480" w:lineRule="auto"/>
      </w:pPr>
      <w:r>
        <w:t xml:space="preserve">    set brfss.sasdata_20171;</w:t>
      </w:r>
    </w:p>
    <w:p w14:paraId="22320735" w14:textId="77777777" w:rsidR="00C412F7" w:rsidRDefault="00C412F7" w:rsidP="00C412F7">
      <w:pPr>
        <w:spacing w:line="480" w:lineRule="auto"/>
      </w:pPr>
    </w:p>
    <w:p w14:paraId="744B3605" w14:textId="77777777" w:rsidR="00C412F7" w:rsidRDefault="00C412F7" w:rsidP="00C412F7">
      <w:pPr>
        <w:spacing w:line="480" w:lineRule="auto"/>
      </w:pPr>
      <w:r>
        <w:t xml:space="preserve">    seqno_c = put(SEQNO, 20.);</w:t>
      </w:r>
    </w:p>
    <w:p w14:paraId="04645FBF" w14:textId="77777777" w:rsidR="00C412F7" w:rsidRDefault="00C412F7" w:rsidP="00C412F7">
      <w:pPr>
        <w:spacing w:line="480" w:lineRule="auto"/>
      </w:pPr>
    </w:p>
    <w:p w14:paraId="19B9D4AB" w14:textId="77777777" w:rsidR="00C412F7" w:rsidRDefault="00C412F7" w:rsidP="00C412F7">
      <w:pPr>
        <w:spacing w:line="480" w:lineRule="auto"/>
      </w:pPr>
      <w:r>
        <w:t xml:space="preserve">    if DIABETE3 = 1 then diabetes = 1;</w:t>
      </w:r>
    </w:p>
    <w:p w14:paraId="09205308" w14:textId="77777777" w:rsidR="00C412F7" w:rsidRDefault="00C412F7" w:rsidP="00C412F7">
      <w:pPr>
        <w:spacing w:line="480" w:lineRule="auto"/>
      </w:pPr>
      <w:r>
        <w:t xml:space="preserve">    else if DIABETE3 in (3,4) then diabetes = 0;</w:t>
      </w:r>
    </w:p>
    <w:p w14:paraId="381E0225" w14:textId="77777777" w:rsidR="00C412F7" w:rsidRDefault="00C412F7" w:rsidP="00C412F7">
      <w:pPr>
        <w:spacing w:line="480" w:lineRule="auto"/>
      </w:pPr>
      <w:r>
        <w:t xml:space="preserve">    else diabetes = .;</w:t>
      </w:r>
    </w:p>
    <w:p w14:paraId="72450DAB" w14:textId="77777777" w:rsidR="00C412F7" w:rsidRDefault="00C412F7" w:rsidP="00C412F7">
      <w:pPr>
        <w:spacing w:line="480" w:lineRule="auto"/>
      </w:pPr>
    </w:p>
    <w:p w14:paraId="5E2A5D38" w14:textId="77777777" w:rsidR="00C412F7" w:rsidRDefault="00C412F7" w:rsidP="00C412F7">
      <w:pPr>
        <w:spacing w:line="480" w:lineRule="auto"/>
      </w:pPr>
      <w:r>
        <w:t xml:space="preserve">    bmi_val = _BMI5 / 100;</w:t>
      </w:r>
    </w:p>
    <w:p w14:paraId="1A47102D" w14:textId="77777777" w:rsidR="00C412F7" w:rsidRDefault="00C412F7" w:rsidP="00C412F7">
      <w:pPr>
        <w:spacing w:line="480" w:lineRule="auto"/>
      </w:pPr>
      <w:r>
        <w:t xml:space="preserve">    if bmi_val = . then bmi_cat = .;</w:t>
      </w:r>
    </w:p>
    <w:p w14:paraId="3344583A" w14:textId="77777777" w:rsidR="00C412F7" w:rsidRDefault="00C412F7" w:rsidP="00C412F7">
      <w:pPr>
        <w:spacing w:line="480" w:lineRule="auto"/>
      </w:pPr>
      <w:r>
        <w:t xml:space="preserve">    else if bmi_val &lt; 18.5 then bmi_cat = 1;</w:t>
      </w:r>
    </w:p>
    <w:p w14:paraId="5FF986A7" w14:textId="77777777" w:rsidR="00C412F7" w:rsidRDefault="00C412F7" w:rsidP="00C412F7">
      <w:pPr>
        <w:spacing w:line="480" w:lineRule="auto"/>
      </w:pPr>
      <w:r>
        <w:t xml:space="preserve">    else if bmi_val &lt; 25.0 then bmi_cat = 2;</w:t>
      </w:r>
    </w:p>
    <w:p w14:paraId="02AFAFDB" w14:textId="77777777" w:rsidR="00C412F7" w:rsidRDefault="00C412F7" w:rsidP="00C412F7">
      <w:pPr>
        <w:spacing w:line="480" w:lineRule="auto"/>
      </w:pPr>
      <w:r>
        <w:t xml:space="preserve">    else if bmi_val &lt; 30.0 then bmi_cat = 3;</w:t>
      </w:r>
    </w:p>
    <w:p w14:paraId="28FA095A" w14:textId="77777777" w:rsidR="00C412F7" w:rsidRDefault="00C412F7" w:rsidP="00C412F7">
      <w:pPr>
        <w:spacing w:line="480" w:lineRule="auto"/>
      </w:pPr>
      <w:r>
        <w:t xml:space="preserve">    else if bmi_val &gt;= 30.0 then bmi_cat = 4;</w:t>
      </w:r>
    </w:p>
    <w:p w14:paraId="1B457C4B" w14:textId="77777777" w:rsidR="00C412F7" w:rsidRDefault="00C412F7" w:rsidP="00C412F7">
      <w:pPr>
        <w:spacing w:line="480" w:lineRule="auto"/>
      </w:pPr>
    </w:p>
    <w:p w14:paraId="53BE155F" w14:textId="77777777" w:rsidR="00C412F7" w:rsidRDefault="00C412F7" w:rsidP="00C412F7">
      <w:pPr>
        <w:spacing w:line="480" w:lineRule="auto"/>
      </w:pPr>
      <w:r>
        <w:t xml:space="preserve">    if SEX = 1 then sex_r = 1;</w:t>
      </w:r>
    </w:p>
    <w:p w14:paraId="3E46CC55" w14:textId="77777777" w:rsidR="00C412F7" w:rsidRDefault="00C412F7" w:rsidP="00C412F7">
      <w:pPr>
        <w:spacing w:line="480" w:lineRule="auto"/>
      </w:pPr>
      <w:r>
        <w:t xml:space="preserve">    else if SEX = 2 then sex_r = 2;</w:t>
      </w:r>
    </w:p>
    <w:p w14:paraId="3D19A528" w14:textId="77777777" w:rsidR="00C412F7" w:rsidRDefault="00C412F7" w:rsidP="00C412F7">
      <w:pPr>
        <w:spacing w:line="480" w:lineRule="auto"/>
      </w:pPr>
      <w:r>
        <w:t xml:space="preserve">    else sex_r = .;</w:t>
      </w:r>
    </w:p>
    <w:p w14:paraId="1BE1C5ED" w14:textId="77777777" w:rsidR="00C412F7" w:rsidRDefault="00C412F7" w:rsidP="00C412F7">
      <w:pPr>
        <w:spacing w:line="480" w:lineRule="auto"/>
      </w:pPr>
    </w:p>
    <w:p w14:paraId="3F72D922" w14:textId="77777777" w:rsidR="00C412F7" w:rsidRDefault="00C412F7" w:rsidP="00C412F7">
      <w:pPr>
        <w:spacing w:line="480" w:lineRule="auto"/>
      </w:pPr>
      <w:r>
        <w:t xml:space="preserve">    if _AGE_G in (1,2,3,4,5,6) then age_g = _AGE_G;</w:t>
      </w:r>
    </w:p>
    <w:p w14:paraId="3400C47F" w14:textId="77777777" w:rsidR="00C412F7" w:rsidRDefault="00C412F7" w:rsidP="00C412F7">
      <w:pPr>
        <w:spacing w:line="480" w:lineRule="auto"/>
      </w:pPr>
      <w:r>
        <w:t xml:space="preserve">    else age_g = .;</w:t>
      </w:r>
    </w:p>
    <w:p w14:paraId="1C7EF921" w14:textId="77777777" w:rsidR="00C412F7" w:rsidRDefault="00C412F7" w:rsidP="00C412F7">
      <w:pPr>
        <w:spacing w:line="480" w:lineRule="auto"/>
      </w:pPr>
    </w:p>
    <w:p w14:paraId="4E283B48" w14:textId="77777777" w:rsidR="00C412F7" w:rsidRDefault="00C412F7" w:rsidP="00C412F7">
      <w:pPr>
        <w:spacing w:line="480" w:lineRule="auto"/>
      </w:pPr>
      <w:r>
        <w:t xml:space="preserve">    if _RACE in (1,2,3,4,5,6,7,8) then race_r = _RACE;</w:t>
      </w:r>
    </w:p>
    <w:p w14:paraId="78772041" w14:textId="77777777" w:rsidR="00C412F7" w:rsidRDefault="00C412F7" w:rsidP="00C412F7">
      <w:pPr>
        <w:spacing w:line="480" w:lineRule="auto"/>
      </w:pPr>
      <w:r>
        <w:t xml:space="preserve">    else race_r = .;</w:t>
      </w:r>
    </w:p>
    <w:p w14:paraId="0D1D5B6C" w14:textId="77777777" w:rsidR="00C412F7" w:rsidRDefault="00C412F7" w:rsidP="00C412F7">
      <w:pPr>
        <w:spacing w:line="480" w:lineRule="auto"/>
      </w:pPr>
    </w:p>
    <w:p w14:paraId="3A48F0D0" w14:textId="77777777" w:rsidR="00C412F7" w:rsidRDefault="00C412F7" w:rsidP="00C412F7">
      <w:pPr>
        <w:spacing w:line="480" w:lineRule="auto"/>
      </w:pPr>
      <w:r>
        <w:t xml:space="preserve">    year = 2017;</w:t>
      </w:r>
    </w:p>
    <w:p w14:paraId="1B4B2658" w14:textId="77777777" w:rsidR="00C412F7" w:rsidRDefault="00C412F7" w:rsidP="00C412F7">
      <w:pPr>
        <w:spacing w:line="480" w:lineRule="auto"/>
      </w:pPr>
    </w:p>
    <w:p w14:paraId="2D0ABC16" w14:textId="77777777" w:rsidR="00C412F7" w:rsidRDefault="00C412F7" w:rsidP="00C412F7">
      <w:pPr>
        <w:spacing w:line="480" w:lineRule="auto"/>
      </w:pPr>
      <w:r>
        <w:t xml:space="preserve">    keep seqno_c diabetes bmi_val bmi_cat sex_r age_g race_r year;</w:t>
      </w:r>
    </w:p>
    <w:p w14:paraId="0FDE61BA" w14:textId="77777777" w:rsidR="00C412F7" w:rsidRDefault="00C412F7" w:rsidP="00C412F7">
      <w:pPr>
        <w:spacing w:line="480" w:lineRule="auto"/>
      </w:pPr>
    </w:p>
    <w:p w14:paraId="6157C5DB" w14:textId="77777777" w:rsidR="00C412F7" w:rsidRDefault="00C412F7" w:rsidP="00C412F7">
      <w:pPr>
        <w:spacing w:line="480" w:lineRule="auto"/>
      </w:pPr>
      <w:r>
        <w:t>run;</w:t>
      </w:r>
    </w:p>
    <w:p w14:paraId="7F4E3F9E" w14:textId="77777777" w:rsidR="00C412F7" w:rsidRDefault="00C412F7" w:rsidP="00C412F7">
      <w:pPr>
        <w:spacing w:line="480" w:lineRule="auto"/>
      </w:pPr>
    </w:p>
    <w:p w14:paraId="77EB812A" w14:textId="77777777" w:rsidR="00C412F7" w:rsidRDefault="00C412F7" w:rsidP="00C412F7">
      <w:pPr>
        <w:spacing w:line="480" w:lineRule="auto"/>
      </w:pPr>
      <w:r>
        <w:t>/*</w:t>
      </w:r>
    </w:p>
    <w:p w14:paraId="20C71056" w14:textId="77777777" w:rsidR="00C412F7" w:rsidRDefault="00C412F7" w:rsidP="00C412F7">
      <w:pPr>
        <w:spacing w:line="480" w:lineRule="auto"/>
      </w:pPr>
      <w:r>
        <w:t xml:space="preserve">   STEP 3: PREPARE 2019 DATA</w:t>
      </w:r>
    </w:p>
    <w:p w14:paraId="0FCA7243" w14:textId="77777777" w:rsidR="00C412F7" w:rsidRDefault="00C412F7" w:rsidP="00C412F7">
      <w:pPr>
        <w:spacing w:line="480" w:lineRule="auto"/>
      </w:pPr>
      <w:r>
        <w:t>*/</w:t>
      </w:r>
    </w:p>
    <w:p w14:paraId="648E1E99" w14:textId="77777777" w:rsidR="00C412F7" w:rsidRDefault="00C412F7" w:rsidP="00C412F7">
      <w:pPr>
        <w:spacing w:line="480" w:lineRule="auto"/>
      </w:pPr>
    </w:p>
    <w:p w14:paraId="3B38BE81" w14:textId="77777777" w:rsidR="00C412F7" w:rsidRDefault="00C412F7" w:rsidP="00C412F7">
      <w:pPr>
        <w:spacing w:line="480" w:lineRule="auto"/>
      </w:pPr>
      <w:r>
        <w:t>data diabetes_2019;</w:t>
      </w:r>
    </w:p>
    <w:p w14:paraId="0AF13C6C" w14:textId="77777777" w:rsidR="00C412F7" w:rsidRDefault="00C412F7" w:rsidP="00C412F7">
      <w:pPr>
        <w:spacing w:line="480" w:lineRule="auto"/>
      </w:pPr>
      <w:r>
        <w:t xml:space="preserve">    set brfss.sasdata_20191;</w:t>
      </w:r>
    </w:p>
    <w:p w14:paraId="63A7C1BD" w14:textId="77777777" w:rsidR="00C412F7" w:rsidRDefault="00C412F7" w:rsidP="00C412F7">
      <w:pPr>
        <w:spacing w:line="480" w:lineRule="auto"/>
      </w:pPr>
    </w:p>
    <w:p w14:paraId="35C06CF1" w14:textId="77777777" w:rsidR="00C412F7" w:rsidRDefault="00C412F7" w:rsidP="00C412F7">
      <w:pPr>
        <w:spacing w:line="480" w:lineRule="auto"/>
      </w:pPr>
      <w:r>
        <w:t xml:space="preserve">    seqno_c = put(SEQNO, 20.);</w:t>
      </w:r>
    </w:p>
    <w:p w14:paraId="32202800" w14:textId="77777777" w:rsidR="00C412F7" w:rsidRDefault="00C412F7" w:rsidP="00C412F7">
      <w:pPr>
        <w:spacing w:line="480" w:lineRule="auto"/>
      </w:pPr>
    </w:p>
    <w:p w14:paraId="16AB68A9" w14:textId="77777777" w:rsidR="00C412F7" w:rsidRDefault="00C412F7" w:rsidP="00C412F7">
      <w:pPr>
        <w:spacing w:line="480" w:lineRule="auto"/>
      </w:pPr>
      <w:r>
        <w:t xml:space="preserve">    if DIABETE4 = 1 then diabetes = 1;</w:t>
      </w:r>
    </w:p>
    <w:p w14:paraId="48DADB02" w14:textId="77777777" w:rsidR="00C412F7" w:rsidRDefault="00C412F7" w:rsidP="00C412F7">
      <w:pPr>
        <w:spacing w:line="480" w:lineRule="auto"/>
      </w:pPr>
      <w:r>
        <w:t xml:space="preserve">    else if DIABETE4 in (3,4) then diabetes = 0;</w:t>
      </w:r>
    </w:p>
    <w:p w14:paraId="0F10BDBC" w14:textId="77777777" w:rsidR="00C412F7" w:rsidRDefault="00C412F7" w:rsidP="00C412F7">
      <w:pPr>
        <w:spacing w:line="480" w:lineRule="auto"/>
      </w:pPr>
      <w:r>
        <w:t xml:space="preserve">    else diabetes = .;</w:t>
      </w:r>
    </w:p>
    <w:p w14:paraId="104B9F41" w14:textId="77777777" w:rsidR="00C412F7" w:rsidRDefault="00C412F7" w:rsidP="00C412F7">
      <w:pPr>
        <w:spacing w:line="480" w:lineRule="auto"/>
      </w:pPr>
    </w:p>
    <w:p w14:paraId="40293ECE" w14:textId="77777777" w:rsidR="00C412F7" w:rsidRDefault="00C412F7" w:rsidP="00C412F7">
      <w:pPr>
        <w:spacing w:line="480" w:lineRule="auto"/>
      </w:pPr>
      <w:r>
        <w:t xml:space="preserve">    bmi_val = _BMI5 / 100;</w:t>
      </w:r>
    </w:p>
    <w:p w14:paraId="095B358A" w14:textId="77777777" w:rsidR="00C412F7" w:rsidRDefault="00C412F7" w:rsidP="00C412F7">
      <w:pPr>
        <w:spacing w:line="480" w:lineRule="auto"/>
      </w:pPr>
      <w:r>
        <w:t xml:space="preserve">    if bmi_val = . then bmi_cat = .;</w:t>
      </w:r>
    </w:p>
    <w:p w14:paraId="0B21944D" w14:textId="77777777" w:rsidR="00C412F7" w:rsidRDefault="00C412F7" w:rsidP="00C412F7">
      <w:pPr>
        <w:spacing w:line="480" w:lineRule="auto"/>
      </w:pPr>
      <w:r>
        <w:t xml:space="preserve">    else if bmi_val &lt; 18.5 then bmi_cat = 1;</w:t>
      </w:r>
    </w:p>
    <w:p w14:paraId="2243050C" w14:textId="77777777" w:rsidR="00C412F7" w:rsidRDefault="00C412F7" w:rsidP="00C412F7">
      <w:pPr>
        <w:spacing w:line="480" w:lineRule="auto"/>
      </w:pPr>
      <w:r>
        <w:lastRenderedPageBreak/>
        <w:t xml:space="preserve">    else if bmi_val &lt; 25.0 then bmi_cat = 2;</w:t>
      </w:r>
    </w:p>
    <w:p w14:paraId="0025643F" w14:textId="77777777" w:rsidR="00C412F7" w:rsidRDefault="00C412F7" w:rsidP="00C412F7">
      <w:pPr>
        <w:spacing w:line="480" w:lineRule="auto"/>
      </w:pPr>
      <w:r>
        <w:t xml:space="preserve">    else if bmi_val &lt; 30.0 then bmi_cat = 3;</w:t>
      </w:r>
    </w:p>
    <w:p w14:paraId="358371EB" w14:textId="77777777" w:rsidR="00C412F7" w:rsidRDefault="00C412F7" w:rsidP="00C412F7">
      <w:pPr>
        <w:spacing w:line="480" w:lineRule="auto"/>
      </w:pPr>
      <w:r>
        <w:t xml:space="preserve">    else if bmi_val &gt;= 30.0 then bmi_cat = 4;</w:t>
      </w:r>
    </w:p>
    <w:p w14:paraId="0EB62495" w14:textId="77777777" w:rsidR="00C412F7" w:rsidRDefault="00C412F7" w:rsidP="00C412F7">
      <w:pPr>
        <w:spacing w:line="480" w:lineRule="auto"/>
      </w:pPr>
    </w:p>
    <w:p w14:paraId="7CA632AE" w14:textId="77777777" w:rsidR="00C412F7" w:rsidRDefault="00C412F7" w:rsidP="00C412F7">
      <w:pPr>
        <w:spacing w:line="480" w:lineRule="auto"/>
      </w:pPr>
      <w:r>
        <w:t xml:space="preserve">    sex_r = .;</w:t>
      </w:r>
    </w:p>
    <w:p w14:paraId="0EF33327" w14:textId="77777777" w:rsidR="00C412F7" w:rsidRDefault="00C412F7" w:rsidP="00C412F7">
      <w:pPr>
        <w:spacing w:line="480" w:lineRule="auto"/>
      </w:pPr>
    </w:p>
    <w:p w14:paraId="22FE0F0D" w14:textId="77777777" w:rsidR="00C412F7" w:rsidRDefault="00C412F7" w:rsidP="00C412F7">
      <w:pPr>
        <w:spacing w:line="480" w:lineRule="auto"/>
      </w:pPr>
      <w:r>
        <w:t xml:space="preserve">    if _AGE_G in (1,2,3,4,5,6) then age_g = _AGE_G;</w:t>
      </w:r>
    </w:p>
    <w:p w14:paraId="07941BD3" w14:textId="77777777" w:rsidR="00C412F7" w:rsidRDefault="00C412F7" w:rsidP="00C412F7">
      <w:pPr>
        <w:spacing w:line="480" w:lineRule="auto"/>
      </w:pPr>
      <w:r>
        <w:t xml:space="preserve">    else age_g = .;</w:t>
      </w:r>
    </w:p>
    <w:p w14:paraId="57FC26AC" w14:textId="77777777" w:rsidR="00C412F7" w:rsidRDefault="00C412F7" w:rsidP="00C412F7">
      <w:pPr>
        <w:spacing w:line="480" w:lineRule="auto"/>
      </w:pPr>
    </w:p>
    <w:p w14:paraId="7F647716" w14:textId="77777777" w:rsidR="00C412F7" w:rsidRDefault="00C412F7" w:rsidP="00C412F7">
      <w:pPr>
        <w:spacing w:line="480" w:lineRule="auto"/>
      </w:pPr>
      <w:r>
        <w:t xml:space="preserve">    if _RACE in (1,2,3,4,5,6,7,8) then race_r = _RACE;</w:t>
      </w:r>
    </w:p>
    <w:p w14:paraId="4C3988B1" w14:textId="77777777" w:rsidR="00C412F7" w:rsidRDefault="00C412F7" w:rsidP="00C412F7">
      <w:pPr>
        <w:spacing w:line="480" w:lineRule="auto"/>
      </w:pPr>
      <w:r>
        <w:t xml:space="preserve">    else race_r = .;</w:t>
      </w:r>
    </w:p>
    <w:p w14:paraId="563DD853" w14:textId="77777777" w:rsidR="00C412F7" w:rsidRDefault="00C412F7" w:rsidP="00C412F7">
      <w:pPr>
        <w:spacing w:line="480" w:lineRule="auto"/>
      </w:pPr>
    </w:p>
    <w:p w14:paraId="1DA0C2D1" w14:textId="77777777" w:rsidR="00C412F7" w:rsidRDefault="00C412F7" w:rsidP="00C412F7">
      <w:pPr>
        <w:spacing w:line="480" w:lineRule="auto"/>
      </w:pPr>
      <w:r>
        <w:t xml:space="preserve">    year = 2019;</w:t>
      </w:r>
    </w:p>
    <w:p w14:paraId="3B5E9D86" w14:textId="77777777" w:rsidR="00C412F7" w:rsidRDefault="00C412F7" w:rsidP="00C412F7">
      <w:pPr>
        <w:spacing w:line="480" w:lineRule="auto"/>
      </w:pPr>
    </w:p>
    <w:p w14:paraId="37CDF01A" w14:textId="77777777" w:rsidR="00C412F7" w:rsidRDefault="00C412F7" w:rsidP="00C412F7">
      <w:pPr>
        <w:spacing w:line="480" w:lineRule="auto"/>
      </w:pPr>
      <w:r>
        <w:t xml:space="preserve">    keep seqno_c diabetes bmi_val bmi_cat sex_r age_g race_r year;</w:t>
      </w:r>
    </w:p>
    <w:p w14:paraId="7280E7CA" w14:textId="77777777" w:rsidR="00C412F7" w:rsidRDefault="00C412F7" w:rsidP="00C412F7">
      <w:pPr>
        <w:spacing w:line="480" w:lineRule="auto"/>
      </w:pPr>
    </w:p>
    <w:p w14:paraId="5649221F" w14:textId="77777777" w:rsidR="00C412F7" w:rsidRDefault="00C412F7" w:rsidP="00C412F7">
      <w:pPr>
        <w:spacing w:line="480" w:lineRule="auto"/>
      </w:pPr>
      <w:r>
        <w:t>run;</w:t>
      </w:r>
    </w:p>
    <w:p w14:paraId="4EAEF546" w14:textId="77777777" w:rsidR="00C412F7" w:rsidRDefault="00C412F7" w:rsidP="00C412F7">
      <w:pPr>
        <w:spacing w:line="480" w:lineRule="auto"/>
      </w:pPr>
    </w:p>
    <w:p w14:paraId="29045B7E" w14:textId="77777777" w:rsidR="00C412F7" w:rsidRDefault="00C412F7" w:rsidP="00C412F7">
      <w:pPr>
        <w:spacing w:line="480" w:lineRule="auto"/>
      </w:pPr>
      <w:r>
        <w:t>/*</w:t>
      </w:r>
    </w:p>
    <w:p w14:paraId="2736BB2E" w14:textId="77777777" w:rsidR="00C412F7" w:rsidRDefault="00C412F7" w:rsidP="00C412F7">
      <w:pPr>
        <w:spacing w:line="480" w:lineRule="auto"/>
      </w:pPr>
      <w:r>
        <w:t xml:space="preserve">   STEP 4: COMBINE ALL THREE YEARS</w:t>
      </w:r>
    </w:p>
    <w:p w14:paraId="79B79558" w14:textId="77777777" w:rsidR="00C412F7" w:rsidRDefault="00C412F7" w:rsidP="00C412F7">
      <w:pPr>
        <w:spacing w:line="480" w:lineRule="auto"/>
      </w:pPr>
      <w:r>
        <w:t>*/</w:t>
      </w:r>
    </w:p>
    <w:p w14:paraId="12E955AB" w14:textId="77777777" w:rsidR="00C412F7" w:rsidRDefault="00C412F7" w:rsidP="00C412F7">
      <w:pPr>
        <w:spacing w:line="480" w:lineRule="auto"/>
      </w:pPr>
    </w:p>
    <w:p w14:paraId="1C884EF9" w14:textId="77777777" w:rsidR="00C412F7" w:rsidRDefault="00C412F7" w:rsidP="00C412F7">
      <w:pPr>
        <w:spacing w:line="480" w:lineRule="auto"/>
      </w:pPr>
      <w:r>
        <w:t>data diabetes_all;</w:t>
      </w:r>
    </w:p>
    <w:p w14:paraId="344A75BB" w14:textId="77777777" w:rsidR="00C412F7" w:rsidRDefault="00C412F7" w:rsidP="00C412F7">
      <w:pPr>
        <w:spacing w:line="480" w:lineRule="auto"/>
      </w:pPr>
      <w:r>
        <w:lastRenderedPageBreak/>
        <w:t xml:space="preserve">    set diabetes_2015 diabetes_2017 diabetes_2019;</w:t>
      </w:r>
    </w:p>
    <w:p w14:paraId="27936785" w14:textId="77777777" w:rsidR="00C412F7" w:rsidRDefault="00C412F7" w:rsidP="00C412F7">
      <w:pPr>
        <w:spacing w:line="480" w:lineRule="auto"/>
      </w:pPr>
      <w:r>
        <w:t>run;</w:t>
      </w:r>
    </w:p>
    <w:p w14:paraId="5CF711F6" w14:textId="77777777" w:rsidR="00C412F7" w:rsidRDefault="00C412F7" w:rsidP="00C412F7">
      <w:pPr>
        <w:spacing w:line="480" w:lineRule="auto"/>
      </w:pPr>
    </w:p>
    <w:p w14:paraId="0D78F07F" w14:textId="77777777" w:rsidR="00C412F7" w:rsidRDefault="00C412F7" w:rsidP="00C412F7">
      <w:pPr>
        <w:spacing w:line="480" w:lineRule="auto"/>
      </w:pPr>
      <w:r>
        <w:t>/*</w:t>
      </w:r>
    </w:p>
    <w:p w14:paraId="73AF01B7" w14:textId="77777777" w:rsidR="00C412F7" w:rsidRDefault="00C412F7" w:rsidP="00C412F7">
      <w:pPr>
        <w:spacing w:line="480" w:lineRule="auto"/>
      </w:pPr>
      <w:r>
        <w:t xml:space="preserve">   STEP 5: FORMATS</w:t>
      </w:r>
    </w:p>
    <w:p w14:paraId="1BE1B18F" w14:textId="77777777" w:rsidR="00C412F7" w:rsidRDefault="00C412F7" w:rsidP="00C412F7">
      <w:pPr>
        <w:spacing w:line="480" w:lineRule="auto"/>
      </w:pPr>
      <w:r>
        <w:t>*/</w:t>
      </w:r>
    </w:p>
    <w:p w14:paraId="3C6579F7" w14:textId="77777777" w:rsidR="00C412F7" w:rsidRDefault="00C412F7" w:rsidP="00C412F7">
      <w:pPr>
        <w:spacing w:line="480" w:lineRule="auto"/>
      </w:pPr>
    </w:p>
    <w:p w14:paraId="1C04C95B" w14:textId="77777777" w:rsidR="00C412F7" w:rsidRDefault="00C412F7" w:rsidP="00C412F7">
      <w:pPr>
        <w:spacing w:line="480" w:lineRule="auto"/>
      </w:pPr>
      <w:r>
        <w:t>proc format;</w:t>
      </w:r>
    </w:p>
    <w:p w14:paraId="7EAD6C9D" w14:textId="77777777" w:rsidR="00C412F7" w:rsidRDefault="00C412F7" w:rsidP="00C412F7">
      <w:pPr>
        <w:spacing w:line="480" w:lineRule="auto"/>
      </w:pPr>
      <w:r>
        <w:t xml:space="preserve">    value diabfmt</w:t>
      </w:r>
    </w:p>
    <w:p w14:paraId="5E2CCAF4" w14:textId="77777777" w:rsidR="00C412F7" w:rsidRDefault="00C412F7" w:rsidP="00C412F7">
      <w:pPr>
        <w:spacing w:line="480" w:lineRule="auto"/>
      </w:pPr>
      <w:r>
        <w:t xml:space="preserve">        1 = "Yes-Diabetes"</w:t>
      </w:r>
    </w:p>
    <w:p w14:paraId="7772DFA9" w14:textId="77777777" w:rsidR="00C412F7" w:rsidRDefault="00C412F7" w:rsidP="00C412F7">
      <w:pPr>
        <w:spacing w:line="480" w:lineRule="auto"/>
      </w:pPr>
      <w:r>
        <w:t xml:space="preserve">        0 = "No-Diabetes";</w:t>
      </w:r>
    </w:p>
    <w:p w14:paraId="0CFB3B40" w14:textId="77777777" w:rsidR="00C412F7" w:rsidRDefault="00C412F7" w:rsidP="00C412F7">
      <w:pPr>
        <w:spacing w:line="480" w:lineRule="auto"/>
      </w:pPr>
    </w:p>
    <w:p w14:paraId="1D1CCC9C" w14:textId="77777777" w:rsidR="00C412F7" w:rsidRDefault="00C412F7" w:rsidP="00C412F7">
      <w:pPr>
        <w:spacing w:line="480" w:lineRule="auto"/>
      </w:pPr>
      <w:r>
        <w:t xml:space="preserve">    value sexfmt</w:t>
      </w:r>
    </w:p>
    <w:p w14:paraId="74E245A6" w14:textId="77777777" w:rsidR="00C412F7" w:rsidRDefault="00C412F7" w:rsidP="00C412F7">
      <w:pPr>
        <w:spacing w:line="480" w:lineRule="auto"/>
      </w:pPr>
      <w:r>
        <w:t xml:space="preserve">        1 = "Male"</w:t>
      </w:r>
    </w:p>
    <w:p w14:paraId="2796EE5D" w14:textId="77777777" w:rsidR="00C412F7" w:rsidRDefault="00C412F7" w:rsidP="00C412F7">
      <w:pPr>
        <w:spacing w:line="480" w:lineRule="auto"/>
      </w:pPr>
      <w:r>
        <w:t xml:space="preserve">        2 = "Female";</w:t>
      </w:r>
    </w:p>
    <w:p w14:paraId="64431F67" w14:textId="77777777" w:rsidR="00C412F7" w:rsidRDefault="00C412F7" w:rsidP="00C412F7">
      <w:pPr>
        <w:spacing w:line="480" w:lineRule="auto"/>
      </w:pPr>
    </w:p>
    <w:p w14:paraId="7E18A667" w14:textId="77777777" w:rsidR="00C412F7" w:rsidRDefault="00C412F7" w:rsidP="00C412F7">
      <w:pPr>
        <w:spacing w:line="480" w:lineRule="auto"/>
      </w:pPr>
      <w:r>
        <w:t xml:space="preserve">    value agefmt</w:t>
      </w:r>
    </w:p>
    <w:p w14:paraId="12B4C484" w14:textId="77777777" w:rsidR="00C412F7" w:rsidRDefault="00C412F7" w:rsidP="00C412F7">
      <w:pPr>
        <w:spacing w:line="480" w:lineRule="auto"/>
      </w:pPr>
      <w:r>
        <w:t xml:space="preserve">        1 = "18-24"</w:t>
      </w:r>
    </w:p>
    <w:p w14:paraId="3BE3C29C" w14:textId="77777777" w:rsidR="00C412F7" w:rsidRDefault="00C412F7" w:rsidP="00C412F7">
      <w:pPr>
        <w:spacing w:line="480" w:lineRule="auto"/>
      </w:pPr>
      <w:r>
        <w:t xml:space="preserve">        2 = "25-34"</w:t>
      </w:r>
    </w:p>
    <w:p w14:paraId="2BADBF87" w14:textId="77777777" w:rsidR="00C412F7" w:rsidRDefault="00C412F7" w:rsidP="00C412F7">
      <w:pPr>
        <w:spacing w:line="480" w:lineRule="auto"/>
      </w:pPr>
      <w:r>
        <w:t xml:space="preserve">        3 = "35-44"</w:t>
      </w:r>
    </w:p>
    <w:p w14:paraId="43996440" w14:textId="77777777" w:rsidR="00C412F7" w:rsidRDefault="00C412F7" w:rsidP="00C412F7">
      <w:pPr>
        <w:spacing w:line="480" w:lineRule="auto"/>
      </w:pPr>
      <w:r>
        <w:t xml:space="preserve">        4 = "45-54"</w:t>
      </w:r>
    </w:p>
    <w:p w14:paraId="6EA7CCA7" w14:textId="77777777" w:rsidR="00C412F7" w:rsidRDefault="00C412F7" w:rsidP="00C412F7">
      <w:pPr>
        <w:spacing w:line="480" w:lineRule="auto"/>
      </w:pPr>
      <w:r>
        <w:t xml:space="preserve">        5 = "55-64"</w:t>
      </w:r>
    </w:p>
    <w:p w14:paraId="366327F7" w14:textId="77777777" w:rsidR="00C412F7" w:rsidRDefault="00C412F7" w:rsidP="00C412F7">
      <w:pPr>
        <w:spacing w:line="480" w:lineRule="auto"/>
      </w:pPr>
      <w:r>
        <w:t xml:space="preserve">        6 = "65+";</w:t>
      </w:r>
    </w:p>
    <w:p w14:paraId="15010DF8" w14:textId="77777777" w:rsidR="00C412F7" w:rsidRDefault="00C412F7" w:rsidP="00C412F7">
      <w:pPr>
        <w:spacing w:line="480" w:lineRule="auto"/>
      </w:pPr>
    </w:p>
    <w:p w14:paraId="64819166" w14:textId="77777777" w:rsidR="00C412F7" w:rsidRDefault="00C412F7" w:rsidP="00C412F7">
      <w:pPr>
        <w:spacing w:line="480" w:lineRule="auto"/>
      </w:pPr>
      <w:r>
        <w:t xml:space="preserve">    value racefmt</w:t>
      </w:r>
    </w:p>
    <w:p w14:paraId="59B3D9A2" w14:textId="77777777" w:rsidR="00C412F7" w:rsidRDefault="00C412F7" w:rsidP="00C412F7">
      <w:pPr>
        <w:spacing w:line="480" w:lineRule="auto"/>
      </w:pPr>
      <w:r>
        <w:t xml:space="preserve">        1 = "White Non-Hispanic"</w:t>
      </w:r>
    </w:p>
    <w:p w14:paraId="63B1050D" w14:textId="77777777" w:rsidR="00C412F7" w:rsidRDefault="00C412F7" w:rsidP="00C412F7">
      <w:pPr>
        <w:spacing w:line="480" w:lineRule="auto"/>
      </w:pPr>
      <w:r>
        <w:t xml:space="preserve">        2 = "Black Non-Hispanic"</w:t>
      </w:r>
    </w:p>
    <w:p w14:paraId="191B9E77" w14:textId="77777777" w:rsidR="00C412F7" w:rsidRDefault="00C412F7" w:rsidP="00C412F7">
      <w:pPr>
        <w:spacing w:line="480" w:lineRule="auto"/>
      </w:pPr>
      <w:r>
        <w:t xml:space="preserve">        3 = "Amer Indian/Alaskan"</w:t>
      </w:r>
    </w:p>
    <w:p w14:paraId="539AED6E" w14:textId="77777777" w:rsidR="00C412F7" w:rsidRDefault="00C412F7" w:rsidP="00C412F7">
      <w:pPr>
        <w:spacing w:line="480" w:lineRule="auto"/>
      </w:pPr>
      <w:r>
        <w:t xml:space="preserve">        4 = "Asian Non-Hispanic"</w:t>
      </w:r>
    </w:p>
    <w:p w14:paraId="7993899F" w14:textId="77777777" w:rsidR="00C412F7" w:rsidRDefault="00C412F7" w:rsidP="00C412F7">
      <w:pPr>
        <w:spacing w:line="480" w:lineRule="auto"/>
      </w:pPr>
      <w:r>
        <w:t xml:space="preserve">        5 = "Native Hawaiian/PI"</w:t>
      </w:r>
    </w:p>
    <w:p w14:paraId="2C1391D9" w14:textId="77777777" w:rsidR="00C412F7" w:rsidRDefault="00C412F7" w:rsidP="00C412F7">
      <w:pPr>
        <w:spacing w:line="480" w:lineRule="auto"/>
      </w:pPr>
      <w:r>
        <w:t xml:space="preserve">        6 = "Other Race"</w:t>
      </w:r>
    </w:p>
    <w:p w14:paraId="05CEF9B1" w14:textId="77777777" w:rsidR="00C412F7" w:rsidRDefault="00C412F7" w:rsidP="00C412F7">
      <w:pPr>
        <w:spacing w:line="480" w:lineRule="auto"/>
      </w:pPr>
      <w:r>
        <w:t xml:space="preserve">        7 = "Multiracial"</w:t>
      </w:r>
    </w:p>
    <w:p w14:paraId="704DB631" w14:textId="77777777" w:rsidR="00C412F7" w:rsidRDefault="00C412F7" w:rsidP="00C412F7">
      <w:pPr>
        <w:spacing w:line="480" w:lineRule="auto"/>
      </w:pPr>
      <w:r>
        <w:t xml:space="preserve">        8 = "Hispanic";</w:t>
      </w:r>
    </w:p>
    <w:p w14:paraId="70536D29" w14:textId="77777777" w:rsidR="00C412F7" w:rsidRDefault="00C412F7" w:rsidP="00C412F7">
      <w:pPr>
        <w:spacing w:line="480" w:lineRule="auto"/>
      </w:pPr>
    </w:p>
    <w:p w14:paraId="4B8FA55F" w14:textId="77777777" w:rsidR="00C412F7" w:rsidRDefault="00C412F7" w:rsidP="00C412F7">
      <w:pPr>
        <w:spacing w:line="480" w:lineRule="auto"/>
      </w:pPr>
      <w:r>
        <w:t xml:space="preserve">    value bmifmt</w:t>
      </w:r>
    </w:p>
    <w:p w14:paraId="60C80181" w14:textId="77777777" w:rsidR="00C412F7" w:rsidRDefault="00C412F7" w:rsidP="00C412F7">
      <w:pPr>
        <w:spacing w:line="480" w:lineRule="auto"/>
      </w:pPr>
      <w:r>
        <w:t xml:space="preserve">        1 = "Underweight(&lt;18.5)"</w:t>
      </w:r>
    </w:p>
    <w:p w14:paraId="73EEA374" w14:textId="77777777" w:rsidR="00C412F7" w:rsidRDefault="00C412F7" w:rsidP="00C412F7">
      <w:pPr>
        <w:spacing w:line="480" w:lineRule="auto"/>
      </w:pPr>
      <w:r>
        <w:t xml:space="preserve">        2 = "Normal(18.5-24.9)"</w:t>
      </w:r>
    </w:p>
    <w:p w14:paraId="25018111" w14:textId="77777777" w:rsidR="00C412F7" w:rsidRDefault="00C412F7" w:rsidP="00C412F7">
      <w:pPr>
        <w:spacing w:line="480" w:lineRule="auto"/>
      </w:pPr>
      <w:r>
        <w:t xml:space="preserve">        3 = "Overweight(25-29.9)"</w:t>
      </w:r>
    </w:p>
    <w:p w14:paraId="45C1409E" w14:textId="77777777" w:rsidR="00C412F7" w:rsidRDefault="00C412F7" w:rsidP="00C412F7">
      <w:pPr>
        <w:spacing w:line="480" w:lineRule="auto"/>
      </w:pPr>
      <w:r>
        <w:t xml:space="preserve">        4 = "Obese(&gt;=30)";</w:t>
      </w:r>
    </w:p>
    <w:p w14:paraId="21D8C644" w14:textId="77777777" w:rsidR="00C412F7" w:rsidRDefault="00C412F7" w:rsidP="00C412F7">
      <w:pPr>
        <w:spacing w:line="480" w:lineRule="auto"/>
      </w:pPr>
      <w:r>
        <w:t>run;</w:t>
      </w:r>
    </w:p>
    <w:p w14:paraId="143AE284" w14:textId="77777777" w:rsidR="00C412F7" w:rsidRDefault="00C412F7" w:rsidP="00C412F7">
      <w:pPr>
        <w:spacing w:line="480" w:lineRule="auto"/>
      </w:pPr>
    </w:p>
    <w:p w14:paraId="3210A431" w14:textId="77777777" w:rsidR="00C412F7" w:rsidRDefault="00C412F7" w:rsidP="00C412F7">
      <w:pPr>
        <w:spacing w:line="480" w:lineRule="auto"/>
      </w:pPr>
      <w:r>
        <w:t>/*</w:t>
      </w:r>
    </w:p>
    <w:p w14:paraId="4377B528" w14:textId="77777777" w:rsidR="00C412F7" w:rsidRDefault="00C412F7" w:rsidP="00C412F7">
      <w:pPr>
        <w:spacing w:line="480" w:lineRule="auto"/>
      </w:pPr>
      <w:r>
        <w:t xml:space="preserve">   STEP 6: OVERALL SAMPLE SIZE BY YEAR</w:t>
      </w:r>
    </w:p>
    <w:p w14:paraId="626D92B3" w14:textId="77777777" w:rsidR="00C412F7" w:rsidRDefault="00C412F7" w:rsidP="00C412F7">
      <w:pPr>
        <w:spacing w:line="480" w:lineRule="auto"/>
      </w:pPr>
      <w:r>
        <w:t>*/</w:t>
      </w:r>
    </w:p>
    <w:p w14:paraId="20A1CEB2" w14:textId="77777777" w:rsidR="00C412F7" w:rsidRDefault="00C412F7" w:rsidP="00C412F7">
      <w:pPr>
        <w:spacing w:line="480" w:lineRule="auto"/>
      </w:pPr>
    </w:p>
    <w:p w14:paraId="7A834B31" w14:textId="77777777" w:rsidR="00C412F7" w:rsidRDefault="00C412F7" w:rsidP="00C412F7">
      <w:pPr>
        <w:spacing w:line="480" w:lineRule="auto"/>
      </w:pPr>
      <w:r>
        <w:t>title "Table 1. Sample Size by Year";</w:t>
      </w:r>
    </w:p>
    <w:p w14:paraId="19E89069" w14:textId="77777777" w:rsidR="00C412F7" w:rsidRDefault="00C412F7" w:rsidP="00C412F7">
      <w:pPr>
        <w:spacing w:line="480" w:lineRule="auto"/>
      </w:pPr>
      <w:r>
        <w:lastRenderedPageBreak/>
        <w:t>proc freq data=diabetes_all;</w:t>
      </w:r>
    </w:p>
    <w:p w14:paraId="09F8DE7F" w14:textId="77777777" w:rsidR="00C412F7" w:rsidRDefault="00C412F7" w:rsidP="00C412F7">
      <w:pPr>
        <w:spacing w:line="480" w:lineRule="auto"/>
      </w:pPr>
      <w:r>
        <w:t xml:space="preserve">    tables year;</w:t>
      </w:r>
    </w:p>
    <w:p w14:paraId="2B7C5327" w14:textId="77777777" w:rsidR="00C412F7" w:rsidRDefault="00C412F7" w:rsidP="00C412F7">
      <w:pPr>
        <w:spacing w:line="480" w:lineRule="auto"/>
      </w:pPr>
      <w:r>
        <w:t>run;</w:t>
      </w:r>
    </w:p>
    <w:p w14:paraId="5B8ECEAA" w14:textId="77777777" w:rsidR="00C412F7" w:rsidRDefault="00C412F7" w:rsidP="00C412F7">
      <w:pPr>
        <w:spacing w:line="480" w:lineRule="auto"/>
      </w:pPr>
    </w:p>
    <w:p w14:paraId="109B4540" w14:textId="77777777" w:rsidR="00C412F7" w:rsidRDefault="00C412F7" w:rsidP="00C412F7">
      <w:pPr>
        <w:spacing w:line="480" w:lineRule="auto"/>
      </w:pPr>
      <w:r>
        <w:t>/*</w:t>
      </w:r>
    </w:p>
    <w:p w14:paraId="2FBC5489" w14:textId="77777777" w:rsidR="00C412F7" w:rsidRDefault="00C412F7" w:rsidP="00C412F7">
      <w:pPr>
        <w:spacing w:line="480" w:lineRule="auto"/>
      </w:pPr>
      <w:r>
        <w:t xml:space="preserve">   STEP 7: OVERALL DIABETES PREVALENCE</w:t>
      </w:r>
    </w:p>
    <w:p w14:paraId="6703CCA8" w14:textId="77777777" w:rsidR="00C412F7" w:rsidRDefault="00C412F7" w:rsidP="00C412F7">
      <w:pPr>
        <w:spacing w:line="480" w:lineRule="auto"/>
      </w:pPr>
      <w:r>
        <w:t>*/</w:t>
      </w:r>
    </w:p>
    <w:p w14:paraId="17CF2E69" w14:textId="77777777" w:rsidR="00C412F7" w:rsidRDefault="00C412F7" w:rsidP="00C412F7">
      <w:pPr>
        <w:spacing w:line="480" w:lineRule="auto"/>
      </w:pPr>
    </w:p>
    <w:p w14:paraId="023442C5" w14:textId="77777777" w:rsidR="00C412F7" w:rsidRDefault="00C412F7" w:rsidP="00C412F7">
      <w:pPr>
        <w:spacing w:line="480" w:lineRule="auto"/>
      </w:pPr>
      <w:r>
        <w:t>title "Table 2. Overall Diabetes Prevalence (All Years Combined)";</w:t>
      </w:r>
    </w:p>
    <w:p w14:paraId="29F24421" w14:textId="77777777" w:rsidR="00C412F7" w:rsidRDefault="00C412F7" w:rsidP="00C412F7">
      <w:pPr>
        <w:spacing w:line="480" w:lineRule="auto"/>
      </w:pPr>
      <w:r>
        <w:t>proc freq data=diabetes_all;</w:t>
      </w:r>
    </w:p>
    <w:p w14:paraId="4E2C612F" w14:textId="77777777" w:rsidR="00C412F7" w:rsidRDefault="00C412F7" w:rsidP="00C412F7">
      <w:pPr>
        <w:spacing w:line="480" w:lineRule="auto"/>
      </w:pPr>
      <w:r>
        <w:t xml:space="preserve">    where diabetes ne .;</w:t>
      </w:r>
    </w:p>
    <w:p w14:paraId="17992596" w14:textId="77777777" w:rsidR="00C412F7" w:rsidRDefault="00C412F7" w:rsidP="00C412F7">
      <w:pPr>
        <w:spacing w:line="480" w:lineRule="auto"/>
      </w:pPr>
      <w:r>
        <w:t xml:space="preserve">    tables diabetes;</w:t>
      </w:r>
    </w:p>
    <w:p w14:paraId="6943B957" w14:textId="77777777" w:rsidR="00C412F7" w:rsidRDefault="00C412F7" w:rsidP="00C412F7">
      <w:pPr>
        <w:spacing w:line="480" w:lineRule="auto"/>
      </w:pPr>
      <w:r>
        <w:t xml:space="preserve">    format diabetes diabfmt.;</w:t>
      </w:r>
    </w:p>
    <w:p w14:paraId="662A343E" w14:textId="77777777" w:rsidR="00C412F7" w:rsidRDefault="00C412F7" w:rsidP="00C412F7">
      <w:pPr>
        <w:spacing w:line="480" w:lineRule="auto"/>
      </w:pPr>
      <w:r>
        <w:t>run;</w:t>
      </w:r>
    </w:p>
    <w:p w14:paraId="7C230F1A" w14:textId="77777777" w:rsidR="00C412F7" w:rsidRDefault="00C412F7" w:rsidP="00C412F7">
      <w:pPr>
        <w:spacing w:line="480" w:lineRule="auto"/>
      </w:pPr>
    </w:p>
    <w:p w14:paraId="68075DD1" w14:textId="77777777" w:rsidR="00C412F7" w:rsidRDefault="00C412F7" w:rsidP="00C412F7">
      <w:pPr>
        <w:spacing w:line="480" w:lineRule="auto"/>
      </w:pPr>
      <w:r>
        <w:t>/*</w:t>
      </w:r>
    </w:p>
    <w:p w14:paraId="7DA7010D" w14:textId="77777777" w:rsidR="00C412F7" w:rsidRDefault="00C412F7" w:rsidP="00C412F7">
      <w:pPr>
        <w:spacing w:line="480" w:lineRule="auto"/>
      </w:pPr>
      <w:r>
        <w:t xml:space="preserve">   STEP 8: TIME ANALYSIS - Diabetes by Year</w:t>
      </w:r>
    </w:p>
    <w:p w14:paraId="0AE03FAB" w14:textId="77777777" w:rsidR="00C412F7" w:rsidRDefault="00C412F7" w:rsidP="00C412F7">
      <w:pPr>
        <w:spacing w:line="480" w:lineRule="auto"/>
      </w:pPr>
      <w:r>
        <w:t>*/</w:t>
      </w:r>
    </w:p>
    <w:p w14:paraId="57F744FB" w14:textId="77777777" w:rsidR="00C412F7" w:rsidRDefault="00C412F7" w:rsidP="00C412F7">
      <w:pPr>
        <w:spacing w:line="480" w:lineRule="auto"/>
      </w:pPr>
    </w:p>
    <w:p w14:paraId="441E446C" w14:textId="77777777" w:rsidR="00C412F7" w:rsidRDefault="00C412F7" w:rsidP="00C412F7">
      <w:pPr>
        <w:spacing w:line="480" w:lineRule="auto"/>
      </w:pPr>
      <w:r>
        <w:t>title "Table 3. Diabetes Prevalence by Survey Year";</w:t>
      </w:r>
    </w:p>
    <w:p w14:paraId="5833CB02" w14:textId="77777777" w:rsidR="00C412F7" w:rsidRDefault="00C412F7" w:rsidP="00C412F7">
      <w:pPr>
        <w:spacing w:line="480" w:lineRule="auto"/>
      </w:pPr>
      <w:r>
        <w:t>proc freq data=diabetes_all;</w:t>
      </w:r>
    </w:p>
    <w:p w14:paraId="55FFFB85" w14:textId="77777777" w:rsidR="00C412F7" w:rsidRDefault="00C412F7" w:rsidP="00C412F7">
      <w:pPr>
        <w:spacing w:line="480" w:lineRule="auto"/>
      </w:pPr>
      <w:r>
        <w:t xml:space="preserve">    where diabetes ne .;</w:t>
      </w:r>
    </w:p>
    <w:p w14:paraId="5860F774" w14:textId="77777777" w:rsidR="00C412F7" w:rsidRDefault="00C412F7" w:rsidP="00C412F7">
      <w:pPr>
        <w:spacing w:line="480" w:lineRule="auto"/>
      </w:pPr>
      <w:r>
        <w:t xml:space="preserve">    tables year * diabetes / norow nocol;</w:t>
      </w:r>
    </w:p>
    <w:p w14:paraId="1B020AB0" w14:textId="77777777" w:rsidR="00C412F7" w:rsidRDefault="00C412F7" w:rsidP="00C412F7">
      <w:pPr>
        <w:spacing w:line="480" w:lineRule="auto"/>
      </w:pPr>
      <w:r>
        <w:lastRenderedPageBreak/>
        <w:t xml:space="preserve">    format diabetes diabfmt.;</w:t>
      </w:r>
    </w:p>
    <w:p w14:paraId="3860CAD8" w14:textId="77777777" w:rsidR="00C412F7" w:rsidRDefault="00C412F7" w:rsidP="00C412F7">
      <w:pPr>
        <w:spacing w:line="480" w:lineRule="auto"/>
      </w:pPr>
      <w:r>
        <w:t>run;</w:t>
      </w:r>
    </w:p>
    <w:p w14:paraId="74529031" w14:textId="77777777" w:rsidR="00C412F7" w:rsidRDefault="00C412F7" w:rsidP="00C412F7">
      <w:pPr>
        <w:spacing w:line="480" w:lineRule="auto"/>
      </w:pPr>
    </w:p>
    <w:p w14:paraId="1E728BD5" w14:textId="77777777" w:rsidR="00C412F7" w:rsidRDefault="00C412F7" w:rsidP="00C412F7">
      <w:pPr>
        <w:spacing w:line="480" w:lineRule="auto"/>
      </w:pPr>
      <w:r>
        <w:t>/*</w:t>
      </w:r>
    </w:p>
    <w:p w14:paraId="2B6B30BD" w14:textId="77777777" w:rsidR="00C412F7" w:rsidRDefault="00C412F7" w:rsidP="00C412F7">
      <w:pPr>
        <w:spacing w:line="480" w:lineRule="auto"/>
      </w:pPr>
      <w:r>
        <w:t xml:space="preserve">   STEP 9: PERSON ANALYSIS - SEX (2015 and 2017 only)</w:t>
      </w:r>
    </w:p>
    <w:p w14:paraId="4A398BA4" w14:textId="77777777" w:rsidR="00C412F7" w:rsidRDefault="00C412F7" w:rsidP="00C412F7">
      <w:pPr>
        <w:spacing w:line="480" w:lineRule="auto"/>
      </w:pPr>
      <w:r>
        <w:t>*/</w:t>
      </w:r>
    </w:p>
    <w:p w14:paraId="1CAEE946" w14:textId="77777777" w:rsidR="00C412F7" w:rsidRDefault="00C412F7" w:rsidP="00C412F7">
      <w:pPr>
        <w:spacing w:line="480" w:lineRule="auto"/>
      </w:pPr>
    </w:p>
    <w:p w14:paraId="7D37DBF9" w14:textId="77777777" w:rsidR="00C412F7" w:rsidRDefault="00C412F7" w:rsidP="00C412F7">
      <w:pPr>
        <w:spacing w:line="480" w:lineRule="auto"/>
      </w:pPr>
      <w:r>
        <w:t>title "Table 4. Diabetes Prevalence by Sex (2015 and 2017)";</w:t>
      </w:r>
    </w:p>
    <w:p w14:paraId="62FECC7A" w14:textId="77777777" w:rsidR="00C412F7" w:rsidRDefault="00C412F7" w:rsidP="00C412F7">
      <w:pPr>
        <w:spacing w:line="480" w:lineRule="auto"/>
      </w:pPr>
      <w:r>
        <w:t>proc freq data=diabetes_all;</w:t>
      </w:r>
    </w:p>
    <w:p w14:paraId="63F7493F" w14:textId="77777777" w:rsidR="00C412F7" w:rsidRDefault="00C412F7" w:rsidP="00C412F7">
      <w:pPr>
        <w:spacing w:line="480" w:lineRule="auto"/>
      </w:pPr>
      <w:r>
        <w:t xml:space="preserve">    where diabetes ne . and sex_r ne . and year in (2015, 2017);</w:t>
      </w:r>
    </w:p>
    <w:p w14:paraId="20C1E96E" w14:textId="77777777" w:rsidR="00C412F7" w:rsidRDefault="00C412F7" w:rsidP="00C412F7">
      <w:pPr>
        <w:spacing w:line="480" w:lineRule="auto"/>
      </w:pPr>
      <w:r>
        <w:t xml:space="preserve">    tables sex_r * diabetes / norow nocol chisq;</w:t>
      </w:r>
    </w:p>
    <w:p w14:paraId="4A24D7E2" w14:textId="77777777" w:rsidR="00C412F7" w:rsidRDefault="00C412F7" w:rsidP="00C412F7">
      <w:pPr>
        <w:spacing w:line="480" w:lineRule="auto"/>
      </w:pPr>
      <w:r>
        <w:t xml:space="preserve">    format diabetes diabfmt. sex_r sexfmt.;</w:t>
      </w:r>
    </w:p>
    <w:p w14:paraId="027AD86A" w14:textId="77777777" w:rsidR="00C412F7" w:rsidRDefault="00C412F7" w:rsidP="00C412F7">
      <w:pPr>
        <w:spacing w:line="480" w:lineRule="auto"/>
      </w:pPr>
      <w:r>
        <w:t>run;</w:t>
      </w:r>
    </w:p>
    <w:p w14:paraId="3DCD0FC8" w14:textId="77777777" w:rsidR="00C412F7" w:rsidRDefault="00C412F7" w:rsidP="00C412F7">
      <w:pPr>
        <w:spacing w:line="480" w:lineRule="auto"/>
      </w:pPr>
    </w:p>
    <w:p w14:paraId="7EE34B1D" w14:textId="77777777" w:rsidR="00C412F7" w:rsidRDefault="00C412F7" w:rsidP="00C412F7">
      <w:pPr>
        <w:spacing w:line="480" w:lineRule="auto"/>
      </w:pPr>
      <w:r>
        <w:t>/*</w:t>
      </w:r>
    </w:p>
    <w:p w14:paraId="70C5981C" w14:textId="77777777" w:rsidR="00C412F7" w:rsidRDefault="00C412F7" w:rsidP="00C412F7">
      <w:pPr>
        <w:spacing w:line="480" w:lineRule="auto"/>
      </w:pPr>
      <w:r>
        <w:t xml:space="preserve">   STEP 10: PERSON ANALYSIS - AGE GROUP</w:t>
      </w:r>
    </w:p>
    <w:p w14:paraId="67695EAF" w14:textId="77777777" w:rsidR="00C412F7" w:rsidRDefault="00C412F7" w:rsidP="00C412F7">
      <w:pPr>
        <w:spacing w:line="480" w:lineRule="auto"/>
      </w:pPr>
      <w:r>
        <w:t>*/</w:t>
      </w:r>
    </w:p>
    <w:p w14:paraId="50624ACC" w14:textId="77777777" w:rsidR="00C412F7" w:rsidRDefault="00C412F7" w:rsidP="00C412F7">
      <w:pPr>
        <w:spacing w:line="480" w:lineRule="auto"/>
      </w:pPr>
    </w:p>
    <w:p w14:paraId="65DC4B2D" w14:textId="77777777" w:rsidR="00C412F7" w:rsidRDefault="00C412F7" w:rsidP="00C412F7">
      <w:pPr>
        <w:spacing w:line="480" w:lineRule="auto"/>
      </w:pPr>
      <w:r>
        <w:t>title "Table 5. Diabetes Prevalence by Age Group";</w:t>
      </w:r>
    </w:p>
    <w:p w14:paraId="4F3CD9BC" w14:textId="77777777" w:rsidR="00C412F7" w:rsidRDefault="00C412F7" w:rsidP="00C412F7">
      <w:pPr>
        <w:spacing w:line="480" w:lineRule="auto"/>
      </w:pPr>
      <w:r>
        <w:t>proc freq data=diabetes_all;</w:t>
      </w:r>
    </w:p>
    <w:p w14:paraId="6C79D9B6" w14:textId="77777777" w:rsidR="00C412F7" w:rsidRDefault="00C412F7" w:rsidP="00C412F7">
      <w:pPr>
        <w:spacing w:line="480" w:lineRule="auto"/>
      </w:pPr>
      <w:r>
        <w:t xml:space="preserve">    where diabetes ne . and age_g ne .;</w:t>
      </w:r>
    </w:p>
    <w:p w14:paraId="19A201D9" w14:textId="77777777" w:rsidR="00C412F7" w:rsidRDefault="00C412F7" w:rsidP="00C412F7">
      <w:pPr>
        <w:spacing w:line="480" w:lineRule="auto"/>
      </w:pPr>
      <w:r>
        <w:t xml:space="preserve">    tables age_g * diabetes / norow nocol chisq;</w:t>
      </w:r>
    </w:p>
    <w:p w14:paraId="772D9681" w14:textId="77777777" w:rsidR="00C412F7" w:rsidRDefault="00C412F7" w:rsidP="00C412F7">
      <w:pPr>
        <w:spacing w:line="480" w:lineRule="auto"/>
      </w:pPr>
      <w:r>
        <w:t xml:space="preserve">    format diabetes diabfmt. age_g agefmt.;</w:t>
      </w:r>
    </w:p>
    <w:p w14:paraId="2AF3C74E" w14:textId="77777777" w:rsidR="00C412F7" w:rsidRDefault="00C412F7" w:rsidP="00C412F7">
      <w:pPr>
        <w:spacing w:line="480" w:lineRule="auto"/>
      </w:pPr>
      <w:r>
        <w:t>run;</w:t>
      </w:r>
    </w:p>
    <w:p w14:paraId="6531B94D" w14:textId="77777777" w:rsidR="00C412F7" w:rsidRDefault="00C412F7" w:rsidP="00C412F7">
      <w:pPr>
        <w:spacing w:line="480" w:lineRule="auto"/>
      </w:pPr>
    </w:p>
    <w:p w14:paraId="3F9EA121" w14:textId="77777777" w:rsidR="00C412F7" w:rsidRDefault="00C412F7" w:rsidP="00C412F7">
      <w:pPr>
        <w:spacing w:line="480" w:lineRule="auto"/>
      </w:pPr>
      <w:r>
        <w:t>/*</w:t>
      </w:r>
    </w:p>
    <w:p w14:paraId="439846E1" w14:textId="77777777" w:rsidR="00C412F7" w:rsidRDefault="00C412F7" w:rsidP="00C412F7">
      <w:pPr>
        <w:spacing w:line="480" w:lineRule="auto"/>
      </w:pPr>
      <w:r>
        <w:t xml:space="preserve">   STEP 11: PERSON ANALYSIS - RACE</w:t>
      </w:r>
    </w:p>
    <w:p w14:paraId="43E4020D" w14:textId="77777777" w:rsidR="00C412F7" w:rsidRDefault="00C412F7" w:rsidP="00C412F7">
      <w:pPr>
        <w:spacing w:line="480" w:lineRule="auto"/>
      </w:pPr>
      <w:r>
        <w:t>*/</w:t>
      </w:r>
    </w:p>
    <w:p w14:paraId="1D2F7E2C" w14:textId="77777777" w:rsidR="00C412F7" w:rsidRDefault="00C412F7" w:rsidP="00C412F7">
      <w:pPr>
        <w:spacing w:line="480" w:lineRule="auto"/>
      </w:pPr>
    </w:p>
    <w:p w14:paraId="42082278" w14:textId="77777777" w:rsidR="00C412F7" w:rsidRDefault="00C412F7" w:rsidP="00C412F7">
      <w:pPr>
        <w:spacing w:line="480" w:lineRule="auto"/>
      </w:pPr>
      <w:r>
        <w:t>title "Table 6. Diabetes Prevalence by Race/Ethnicity";</w:t>
      </w:r>
    </w:p>
    <w:p w14:paraId="4D1F302E" w14:textId="77777777" w:rsidR="00C412F7" w:rsidRDefault="00C412F7" w:rsidP="00C412F7">
      <w:pPr>
        <w:spacing w:line="480" w:lineRule="auto"/>
      </w:pPr>
      <w:r>
        <w:t>proc freq data=diabetes_all;</w:t>
      </w:r>
    </w:p>
    <w:p w14:paraId="408845B4" w14:textId="77777777" w:rsidR="00C412F7" w:rsidRDefault="00C412F7" w:rsidP="00C412F7">
      <w:pPr>
        <w:spacing w:line="480" w:lineRule="auto"/>
      </w:pPr>
      <w:r>
        <w:t xml:space="preserve">    where diabetes ne . and race_r ne .;</w:t>
      </w:r>
    </w:p>
    <w:p w14:paraId="46E6E0EF" w14:textId="77777777" w:rsidR="00C412F7" w:rsidRDefault="00C412F7" w:rsidP="00C412F7">
      <w:pPr>
        <w:spacing w:line="480" w:lineRule="auto"/>
      </w:pPr>
      <w:r>
        <w:t xml:space="preserve">    tables race_r * diabetes / norow nocol chisq;</w:t>
      </w:r>
    </w:p>
    <w:p w14:paraId="225002CC" w14:textId="77777777" w:rsidR="00C412F7" w:rsidRDefault="00C412F7" w:rsidP="00C412F7">
      <w:pPr>
        <w:spacing w:line="480" w:lineRule="auto"/>
      </w:pPr>
      <w:r>
        <w:t xml:space="preserve">    format diabetes diabfmt. race_r racefmt.;</w:t>
      </w:r>
    </w:p>
    <w:p w14:paraId="72881B02" w14:textId="77777777" w:rsidR="00C412F7" w:rsidRDefault="00C412F7" w:rsidP="00C412F7">
      <w:pPr>
        <w:spacing w:line="480" w:lineRule="auto"/>
      </w:pPr>
      <w:r>
        <w:t>run;</w:t>
      </w:r>
    </w:p>
    <w:p w14:paraId="6A80FFD4" w14:textId="77777777" w:rsidR="00C412F7" w:rsidRDefault="00C412F7" w:rsidP="00C412F7">
      <w:pPr>
        <w:spacing w:line="480" w:lineRule="auto"/>
      </w:pPr>
    </w:p>
    <w:p w14:paraId="71E35BA1" w14:textId="77777777" w:rsidR="00C412F7" w:rsidRDefault="00C412F7" w:rsidP="00C412F7">
      <w:pPr>
        <w:spacing w:line="480" w:lineRule="auto"/>
      </w:pPr>
      <w:r>
        <w:t>/*</w:t>
      </w:r>
    </w:p>
    <w:p w14:paraId="3A3F13BE" w14:textId="77777777" w:rsidR="00C412F7" w:rsidRDefault="00C412F7" w:rsidP="00C412F7">
      <w:pPr>
        <w:spacing w:line="480" w:lineRule="auto"/>
      </w:pPr>
      <w:r>
        <w:t xml:space="preserve">   STEP 12: ASSOCIATION - BMI AND DIABETES</w:t>
      </w:r>
    </w:p>
    <w:p w14:paraId="20E53B5D" w14:textId="77777777" w:rsidR="00C412F7" w:rsidRDefault="00C412F7" w:rsidP="00C412F7">
      <w:pPr>
        <w:spacing w:line="480" w:lineRule="auto"/>
      </w:pPr>
      <w:r>
        <w:t>*/</w:t>
      </w:r>
    </w:p>
    <w:p w14:paraId="15232260" w14:textId="77777777" w:rsidR="00C412F7" w:rsidRDefault="00C412F7" w:rsidP="00C412F7">
      <w:pPr>
        <w:spacing w:line="480" w:lineRule="auto"/>
      </w:pPr>
    </w:p>
    <w:p w14:paraId="7FEA6A34" w14:textId="77777777" w:rsidR="00C412F7" w:rsidRDefault="00C412F7" w:rsidP="00C412F7">
      <w:pPr>
        <w:spacing w:line="480" w:lineRule="auto"/>
      </w:pPr>
      <w:r>
        <w:t>title "Table 7. Association Between BMI Category and Diabetes";</w:t>
      </w:r>
    </w:p>
    <w:p w14:paraId="5EF948F8" w14:textId="77777777" w:rsidR="00C412F7" w:rsidRDefault="00C412F7" w:rsidP="00C412F7">
      <w:pPr>
        <w:spacing w:line="480" w:lineRule="auto"/>
      </w:pPr>
      <w:r>
        <w:t>proc freq data=diabetes_all;</w:t>
      </w:r>
    </w:p>
    <w:p w14:paraId="1C714A82" w14:textId="77777777" w:rsidR="00C412F7" w:rsidRDefault="00C412F7" w:rsidP="00C412F7">
      <w:pPr>
        <w:spacing w:line="480" w:lineRule="auto"/>
      </w:pPr>
      <w:r>
        <w:t xml:space="preserve">    where diabetes ne . and bmi_cat ne .;</w:t>
      </w:r>
    </w:p>
    <w:p w14:paraId="41440CBB" w14:textId="77777777" w:rsidR="00C412F7" w:rsidRDefault="00C412F7" w:rsidP="00C412F7">
      <w:pPr>
        <w:spacing w:line="480" w:lineRule="auto"/>
      </w:pPr>
      <w:r>
        <w:t xml:space="preserve">    tables bmi_cat * diabetes / norow nocol chisq;</w:t>
      </w:r>
    </w:p>
    <w:p w14:paraId="6AA941EA" w14:textId="77777777" w:rsidR="00C412F7" w:rsidRDefault="00C412F7" w:rsidP="00C412F7">
      <w:pPr>
        <w:spacing w:line="480" w:lineRule="auto"/>
      </w:pPr>
      <w:r>
        <w:t xml:space="preserve">    format diabetes diabfmt. bmi_cat bmifmt.;</w:t>
      </w:r>
    </w:p>
    <w:p w14:paraId="7A52A1FE" w14:textId="77777777" w:rsidR="00C412F7" w:rsidRDefault="00C412F7" w:rsidP="00C412F7">
      <w:pPr>
        <w:spacing w:line="480" w:lineRule="auto"/>
      </w:pPr>
      <w:r>
        <w:t>run;</w:t>
      </w:r>
    </w:p>
    <w:p w14:paraId="4F1D945E" w14:textId="77777777" w:rsidR="00C412F7" w:rsidRDefault="00C412F7" w:rsidP="00C412F7">
      <w:pPr>
        <w:spacing w:line="480" w:lineRule="auto"/>
      </w:pPr>
    </w:p>
    <w:p w14:paraId="3CD1C72B" w14:textId="77777777" w:rsidR="00C412F7" w:rsidRDefault="00C412F7" w:rsidP="00C412F7">
      <w:pPr>
        <w:spacing w:line="480" w:lineRule="auto"/>
      </w:pPr>
      <w:r>
        <w:lastRenderedPageBreak/>
        <w:t>/*</w:t>
      </w:r>
    </w:p>
    <w:p w14:paraId="56D2A179" w14:textId="77777777" w:rsidR="00C412F7" w:rsidRDefault="00C412F7" w:rsidP="00C412F7">
      <w:pPr>
        <w:spacing w:line="480" w:lineRule="auto"/>
      </w:pPr>
      <w:r>
        <w:t xml:space="preserve">   STEP 13: BMI-DIABETES BY YEAR (STRATIFIED)</w:t>
      </w:r>
    </w:p>
    <w:p w14:paraId="69898B87" w14:textId="77777777" w:rsidR="00C412F7" w:rsidRDefault="00C412F7" w:rsidP="00C412F7">
      <w:pPr>
        <w:spacing w:line="480" w:lineRule="auto"/>
      </w:pPr>
      <w:r>
        <w:t>*/</w:t>
      </w:r>
    </w:p>
    <w:p w14:paraId="5CBA9B73" w14:textId="77777777" w:rsidR="00C412F7" w:rsidRDefault="00C412F7" w:rsidP="00C412F7">
      <w:pPr>
        <w:spacing w:line="480" w:lineRule="auto"/>
      </w:pPr>
    </w:p>
    <w:p w14:paraId="7DEA69B5" w14:textId="77777777" w:rsidR="00C412F7" w:rsidRDefault="00C412F7" w:rsidP="00C412F7">
      <w:pPr>
        <w:spacing w:line="480" w:lineRule="auto"/>
      </w:pPr>
      <w:r>
        <w:t>title "Table 8. BMI and Diabetes by Year";</w:t>
      </w:r>
    </w:p>
    <w:p w14:paraId="24E64A47" w14:textId="77777777" w:rsidR="00C412F7" w:rsidRDefault="00C412F7" w:rsidP="00C412F7">
      <w:pPr>
        <w:spacing w:line="480" w:lineRule="auto"/>
      </w:pPr>
      <w:r>
        <w:t>proc freq data=diabetes_all;</w:t>
      </w:r>
    </w:p>
    <w:p w14:paraId="31BC53A5" w14:textId="77777777" w:rsidR="00C412F7" w:rsidRDefault="00C412F7" w:rsidP="00C412F7">
      <w:pPr>
        <w:spacing w:line="480" w:lineRule="auto"/>
      </w:pPr>
      <w:r>
        <w:t xml:space="preserve">    where diabetes ne . and bmi_cat ne .;</w:t>
      </w:r>
    </w:p>
    <w:p w14:paraId="20E1B038" w14:textId="77777777" w:rsidR="00C412F7" w:rsidRDefault="00C412F7" w:rsidP="00C412F7">
      <w:pPr>
        <w:spacing w:line="480" w:lineRule="auto"/>
      </w:pPr>
      <w:r>
        <w:t xml:space="preserve">    tables year * bmi_cat * diabetes / norow nocol;</w:t>
      </w:r>
    </w:p>
    <w:p w14:paraId="0D320E91" w14:textId="77777777" w:rsidR="00C412F7" w:rsidRDefault="00C412F7" w:rsidP="00C412F7">
      <w:pPr>
        <w:spacing w:line="480" w:lineRule="auto"/>
      </w:pPr>
      <w:r>
        <w:t xml:space="preserve">    format diabetes diabfmt. bmi_cat bmifmt.;</w:t>
      </w:r>
    </w:p>
    <w:p w14:paraId="54658952" w14:textId="77777777" w:rsidR="00C412F7" w:rsidRDefault="00C412F7" w:rsidP="00C412F7">
      <w:pPr>
        <w:spacing w:line="480" w:lineRule="auto"/>
      </w:pPr>
      <w:r>
        <w:t>run;</w:t>
      </w:r>
    </w:p>
    <w:p w14:paraId="5651F4EA" w14:textId="77777777" w:rsidR="00C412F7" w:rsidRDefault="00C412F7" w:rsidP="00C412F7">
      <w:pPr>
        <w:spacing w:line="480" w:lineRule="auto"/>
      </w:pPr>
    </w:p>
    <w:p w14:paraId="212DA4F4" w14:textId="77777777" w:rsidR="00C412F7" w:rsidRDefault="00C412F7" w:rsidP="00C412F7">
      <w:pPr>
        <w:spacing w:line="480" w:lineRule="auto"/>
      </w:pPr>
      <w:r>
        <w:t>/*</w:t>
      </w:r>
    </w:p>
    <w:p w14:paraId="6F1DE65A" w14:textId="77777777" w:rsidR="00C412F7" w:rsidRDefault="00C412F7" w:rsidP="00C412F7">
      <w:pPr>
        <w:spacing w:line="480" w:lineRule="auto"/>
      </w:pPr>
      <w:r>
        <w:t xml:space="preserve">   STEP 14: MEAN BMI BY DIABETES STATUS</w:t>
      </w:r>
    </w:p>
    <w:p w14:paraId="691AEFFF" w14:textId="77777777" w:rsidR="00C412F7" w:rsidRDefault="00C412F7" w:rsidP="00C412F7">
      <w:pPr>
        <w:spacing w:line="480" w:lineRule="auto"/>
      </w:pPr>
      <w:r>
        <w:t>*/</w:t>
      </w:r>
    </w:p>
    <w:p w14:paraId="4975F9A7" w14:textId="77777777" w:rsidR="00C412F7" w:rsidRDefault="00C412F7" w:rsidP="00C412F7">
      <w:pPr>
        <w:spacing w:line="480" w:lineRule="auto"/>
      </w:pPr>
    </w:p>
    <w:p w14:paraId="4DF76AB6" w14:textId="77777777" w:rsidR="00C412F7" w:rsidRDefault="00C412F7" w:rsidP="00C412F7">
      <w:pPr>
        <w:spacing w:line="480" w:lineRule="auto"/>
      </w:pPr>
      <w:r>
        <w:t>title "Table 9. Mean BMI Value by Diabetes Status";</w:t>
      </w:r>
    </w:p>
    <w:p w14:paraId="27C5A94D" w14:textId="77777777" w:rsidR="00C412F7" w:rsidRDefault="00C412F7" w:rsidP="00C412F7">
      <w:pPr>
        <w:spacing w:line="480" w:lineRule="auto"/>
      </w:pPr>
      <w:r>
        <w:t>proc means data=diabetes_all mean std median min max maxdec=2;</w:t>
      </w:r>
    </w:p>
    <w:p w14:paraId="64FCB900" w14:textId="77777777" w:rsidR="00C412F7" w:rsidRDefault="00C412F7" w:rsidP="00C412F7">
      <w:pPr>
        <w:spacing w:line="480" w:lineRule="auto"/>
      </w:pPr>
      <w:r>
        <w:t xml:space="preserve">    where diabetes ne . and bmi_val ne .;</w:t>
      </w:r>
    </w:p>
    <w:p w14:paraId="4E522086" w14:textId="77777777" w:rsidR="00C412F7" w:rsidRDefault="00C412F7" w:rsidP="00C412F7">
      <w:pPr>
        <w:spacing w:line="480" w:lineRule="auto"/>
      </w:pPr>
      <w:r>
        <w:t xml:space="preserve">    class diabetes;</w:t>
      </w:r>
    </w:p>
    <w:p w14:paraId="3FB68142" w14:textId="77777777" w:rsidR="00C412F7" w:rsidRDefault="00C412F7" w:rsidP="00C412F7">
      <w:pPr>
        <w:spacing w:line="480" w:lineRule="auto"/>
      </w:pPr>
      <w:r>
        <w:t xml:space="preserve">    var bmi_val;</w:t>
      </w:r>
    </w:p>
    <w:p w14:paraId="57898CE1" w14:textId="77777777" w:rsidR="00C412F7" w:rsidRDefault="00C412F7" w:rsidP="00C412F7">
      <w:pPr>
        <w:spacing w:line="480" w:lineRule="auto"/>
      </w:pPr>
      <w:r>
        <w:t xml:space="preserve">    format diabetes diabfmt.;</w:t>
      </w:r>
    </w:p>
    <w:p w14:paraId="52EE6DA7" w14:textId="77777777" w:rsidR="00C412F7" w:rsidRDefault="00C412F7" w:rsidP="00C412F7">
      <w:pPr>
        <w:spacing w:line="480" w:lineRule="auto"/>
      </w:pPr>
      <w:r>
        <w:t>run;</w:t>
      </w:r>
    </w:p>
    <w:p w14:paraId="1FF1784F" w14:textId="77777777" w:rsidR="00C412F7" w:rsidRDefault="00C412F7" w:rsidP="00C412F7">
      <w:pPr>
        <w:spacing w:line="480" w:lineRule="auto"/>
      </w:pPr>
    </w:p>
    <w:p w14:paraId="11317935" w14:textId="0DA143F9" w:rsidR="00C412F7" w:rsidRPr="00C412F7" w:rsidRDefault="00C412F7" w:rsidP="00C412F7">
      <w:pPr>
        <w:spacing w:line="480" w:lineRule="auto"/>
      </w:pPr>
      <w:r>
        <w:lastRenderedPageBreak/>
        <w:t>title;</w:t>
      </w:r>
    </w:p>
    <w:sectPr w:rsidR="00C412F7" w:rsidRPr="00C412F7">
      <w:headerReference w:type="default" r:id="rId1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9EADF8" w14:textId="77777777" w:rsidR="00E42CD4" w:rsidRDefault="00E42CD4">
      <w:r>
        <w:separator/>
      </w:r>
    </w:p>
  </w:endnote>
  <w:endnote w:type="continuationSeparator" w:id="0">
    <w:p w14:paraId="601F42DB" w14:textId="77777777" w:rsidR="00E42CD4" w:rsidRDefault="00E42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ist Fallback">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83E9FC" w14:textId="77777777" w:rsidR="00E42CD4" w:rsidRDefault="00E42CD4">
      <w:r>
        <w:separator/>
      </w:r>
    </w:p>
  </w:footnote>
  <w:footnote w:type="continuationSeparator" w:id="0">
    <w:p w14:paraId="5CC2267F" w14:textId="77777777" w:rsidR="00E42CD4" w:rsidRDefault="00E42C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531941"/>
      <w:docPartObj>
        <w:docPartGallery w:val="Page Numbers (Top of Page)"/>
        <w:docPartUnique/>
      </w:docPartObj>
    </w:sdtPr>
    <w:sdtEndPr>
      <w:rPr>
        <w:noProof/>
      </w:rPr>
    </w:sdtEndPr>
    <w:sdtContent>
      <w:p w14:paraId="0EE45051" w14:textId="015B7F5D" w:rsidR="008441F0" w:rsidRDefault="00E42CD4">
        <w:pPr>
          <w:pStyle w:val="Header"/>
          <w:jc w:val="right"/>
        </w:pPr>
        <w:r>
          <w:fldChar w:fldCharType="begin"/>
        </w:r>
        <w:r>
          <w:instrText xml:space="preserve"> PAGE   \* MERGEFORMAT </w:instrText>
        </w:r>
        <w:r>
          <w:fldChar w:fldCharType="separate"/>
        </w:r>
        <w:r w:rsidR="001E7C49">
          <w:rPr>
            <w:noProof/>
          </w:rPr>
          <w:t>21</w:t>
        </w:r>
        <w:r>
          <w:rPr>
            <w:noProof/>
          </w:rPr>
          <w:fldChar w:fldCharType="end"/>
        </w:r>
      </w:p>
    </w:sdtContent>
  </w:sdt>
  <w:p w14:paraId="67E9E7F3" w14:textId="77777777" w:rsidR="008441F0" w:rsidRDefault="008441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C0199"/>
    <w:multiLevelType w:val="hybridMultilevel"/>
    <w:tmpl w:val="F1E68A52"/>
    <w:lvl w:ilvl="0" w:tplc="5DF01354">
      <w:start w:val="1"/>
      <w:numFmt w:val="decimal"/>
      <w:lvlText w:val="%1."/>
      <w:lvlJc w:val="left"/>
      <w:pPr>
        <w:ind w:left="720" w:hanging="360"/>
      </w:pPr>
    </w:lvl>
    <w:lvl w:ilvl="1" w:tplc="F1140BAE" w:tentative="1">
      <w:start w:val="1"/>
      <w:numFmt w:val="lowerLetter"/>
      <w:lvlText w:val="%2."/>
      <w:lvlJc w:val="left"/>
      <w:pPr>
        <w:ind w:left="1440" w:hanging="360"/>
      </w:pPr>
    </w:lvl>
    <w:lvl w:ilvl="2" w:tplc="699045BA" w:tentative="1">
      <w:start w:val="1"/>
      <w:numFmt w:val="lowerRoman"/>
      <w:lvlText w:val="%3."/>
      <w:lvlJc w:val="right"/>
      <w:pPr>
        <w:ind w:left="2160" w:hanging="180"/>
      </w:pPr>
    </w:lvl>
    <w:lvl w:ilvl="3" w:tplc="40624190" w:tentative="1">
      <w:start w:val="1"/>
      <w:numFmt w:val="decimal"/>
      <w:lvlText w:val="%4."/>
      <w:lvlJc w:val="left"/>
      <w:pPr>
        <w:ind w:left="2880" w:hanging="360"/>
      </w:pPr>
    </w:lvl>
    <w:lvl w:ilvl="4" w:tplc="B3041AAA" w:tentative="1">
      <w:start w:val="1"/>
      <w:numFmt w:val="lowerLetter"/>
      <w:lvlText w:val="%5."/>
      <w:lvlJc w:val="left"/>
      <w:pPr>
        <w:ind w:left="3600" w:hanging="360"/>
      </w:pPr>
    </w:lvl>
    <w:lvl w:ilvl="5" w:tplc="51BACA4E" w:tentative="1">
      <w:start w:val="1"/>
      <w:numFmt w:val="lowerRoman"/>
      <w:lvlText w:val="%6."/>
      <w:lvlJc w:val="right"/>
      <w:pPr>
        <w:ind w:left="4320" w:hanging="180"/>
      </w:pPr>
    </w:lvl>
    <w:lvl w:ilvl="6" w:tplc="C17EB0A8" w:tentative="1">
      <w:start w:val="1"/>
      <w:numFmt w:val="decimal"/>
      <w:lvlText w:val="%7."/>
      <w:lvlJc w:val="left"/>
      <w:pPr>
        <w:ind w:left="5040" w:hanging="360"/>
      </w:pPr>
    </w:lvl>
    <w:lvl w:ilvl="7" w:tplc="A2368A9C" w:tentative="1">
      <w:start w:val="1"/>
      <w:numFmt w:val="lowerLetter"/>
      <w:lvlText w:val="%8."/>
      <w:lvlJc w:val="left"/>
      <w:pPr>
        <w:ind w:left="5760" w:hanging="360"/>
      </w:pPr>
    </w:lvl>
    <w:lvl w:ilvl="8" w:tplc="0E345D5C" w:tentative="1">
      <w:start w:val="1"/>
      <w:numFmt w:val="lowerRoman"/>
      <w:lvlText w:val="%9."/>
      <w:lvlJc w:val="right"/>
      <w:pPr>
        <w:ind w:left="6480" w:hanging="180"/>
      </w:pPr>
    </w:lvl>
  </w:abstractNum>
  <w:abstractNum w:abstractNumId="1" w15:restartNumberingAfterBreak="0">
    <w:nsid w:val="6BEC0CA2"/>
    <w:multiLevelType w:val="hybridMultilevel"/>
    <w:tmpl w:val="FA145BAA"/>
    <w:lvl w:ilvl="0" w:tplc="2598B654">
      <w:start w:val="1"/>
      <w:numFmt w:val="decimal"/>
      <w:lvlText w:val="%1."/>
      <w:lvlJc w:val="left"/>
      <w:pPr>
        <w:ind w:left="720" w:hanging="360"/>
      </w:pPr>
      <w:rPr>
        <w:rFonts w:hint="default"/>
      </w:rPr>
    </w:lvl>
    <w:lvl w:ilvl="1" w:tplc="6068CF7E" w:tentative="1">
      <w:start w:val="1"/>
      <w:numFmt w:val="lowerLetter"/>
      <w:lvlText w:val="%2."/>
      <w:lvlJc w:val="left"/>
      <w:pPr>
        <w:ind w:left="1440" w:hanging="360"/>
      </w:pPr>
    </w:lvl>
    <w:lvl w:ilvl="2" w:tplc="C6067DCE" w:tentative="1">
      <w:start w:val="1"/>
      <w:numFmt w:val="lowerRoman"/>
      <w:lvlText w:val="%3."/>
      <w:lvlJc w:val="right"/>
      <w:pPr>
        <w:ind w:left="2160" w:hanging="180"/>
      </w:pPr>
    </w:lvl>
    <w:lvl w:ilvl="3" w:tplc="A6349520" w:tentative="1">
      <w:start w:val="1"/>
      <w:numFmt w:val="decimal"/>
      <w:lvlText w:val="%4."/>
      <w:lvlJc w:val="left"/>
      <w:pPr>
        <w:ind w:left="2880" w:hanging="360"/>
      </w:pPr>
    </w:lvl>
    <w:lvl w:ilvl="4" w:tplc="8C9CD070" w:tentative="1">
      <w:start w:val="1"/>
      <w:numFmt w:val="lowerLetter"/>
      <w:lvlText w:val="%5."/>
      <w:lvlJc w:val="left"/>
      <w:pPr>
        <w:ind w:left="3600" w:hanging="360"/>
      </w:pPr>
    </w:lvl>
    <w:lvl w:ilvl="5" w:tplc="D8EA0ADE" w:tentative="1">
      <w:start w:val="1"/>
      <w:numFmt w:val="lowerRoman"/>
      <w:lvlText w:val="%6."/>
      <w:lvlJc w:val="right"/>
      <w:pPr>
        <w:ind w:left="4320" w:hanging="180"/>
      </w:pPr>
    </w:lvl>
    <w:lvl w:ilvl="6" w:tplc="33000112" w:tentative="1">
      <w:start w:val="1"/>
      <w:numFmt w:val="decimal"/>
      <w:lvlText w:val="%7."/>
      <w:lvlJc w:val="left"/>
      <w:pPr>
        <w:ind w:left="5040" w:hanging="360"/>
      </w:pPr>
    </w:lvl>
    <w:lvl w:ilvl="7" w:tplc="7B46B89A" w:tentative="1">
      <w:start w:val="1"/>
      <w:numFmt w:val="lowerLetter"/>
      <w:lvlText w:val="%8."/>
      <w:lvlJc w:val="left"/>
      <w:pPr>
        <w:ind w:left="5760" w:hanging="360"/>
      </w:pPr>
    </w:lvl>
    <w:lvl w:ilvl="8" w:tplc="A5E6ED5E" w:tentative="1">
      <w:start w:val="1"/>
      <w:numFmt w:val="lowerRoman"/>
      <w:lvlText w:val="%9."/>
      <w:lvlJc w:val="right"/>
      <w:pPr>
        <w:ind w:left="6480" w:hanging="180"/>
      </w:pPr>
    </w:lvl>
  </w:abstractNum>
  <w:abstractNum w:abstractNumId="2" w15:restartNumberingAfterBreak="0">
    <w:nsid w:val="749C5623"/>
    <w:multiLevelType w:val="hybridMultilevel"/>
    <w:tmpl w:val="BC0C8E1A"/>
    <w:lvl w:ilvl="0" w:tplc="CFF6867E">
      <w:numFmt w:val="bullet"/>
      <w:lvlText w:val="•"/>
      <w:lvlJc w:val="left"/>
      <w:pPr>
        <w:ind w:left="1080" w:hanging="720"/>
      </w:pPr>
      <w:rPr>
        <w:rFonts w:ascii="Times New Roman" w:eastAsia="Times New Roman" w:hAnsi="Times New Roman" w:cs="Times New Roman" w:hint="default"/>
      </w:rPr>
    </w:lvl>
    <w:lvl w:ilvl="1" w:tplc="305C875C" w:tentative="1">
      <w:start w:val="1"/>
      <w:numFmt w:val="bullet"/>
      <w:lvlText w:val="o"/>
      <w:lvlJc w:val="left"/>
      <w:pPr>
        <w:ind w:left="1440" w:hanging="360"/>
      </w:pPr>
      <w:rPr>
        <w:rFonts w:ascii="Courier New" w:hAnsi="Courier New" w:cs="Courier New" w:hint="default"/>
      </w:rPr>
    </w:lvl>
    <w:lvl w:ilvl="2" w:tplc="7E646180" w:tentative="1">
      <w:start w:val="1"/>
      <w:numFmt w:val="bullet"/>
      <w:lvlText w:val=""/>
      <w:lvlJc w:val="left"/>
      <w:pPr>
        <w:ind w:left="2160" w:hanging="360"/>
      </w:pPr>
      <w:rPr>
        <w:rFonts w:ascii="Wingdings" w:hAnsi="Wingdings" w:hint="default"/>
      </w:rPr>
    </w:lvl>
    <w:lvl w:ilvl="3" w:tplc="C8EED0D4" w:tentative="1">
      <w:start w:val="1"/>
      <w:numFmt w:val="bullet"/>
      <w:lvlText w:val=""/>
      <w:lvlJc w:val="left"/>
      <w:pPr>
        <w:ind w:left="2880" w:hanging="360"/>
      </w:pPr>
      <w:rPr>
        <w:rFonts w:ascii="Symbol" w:hAnsi="Symbol" w:hint="default"/>
      </w:rPr>
    </w:lvl>
    <w:lvl w:ilvl="4" w:tplc="0414C126" w:tentative="1">
      <w:start w:val="1"/>
      <w:numFmt w:val="bullet"/>
      <w:lvlText w:val="o"/>
      <w:lvlJc w:val="left"/>
      <w:pPr>
        <w:ind w:left="3600" w:hanging="360"/>
      </w:pPr>
      <w:rPr>
        <w:rFonts w:ascii="Courier New" w:hAnsi="Courier New" w:cs="Courier New" w:hint="default"/>
      </w:rPr>
    </w:lvl>
    <w:lvl w:ilvl="5" w:tplc="7764A5A2" w:tentative="1">
      <w:start w:val="1"/>
      <w:numFmt w:val="bullet"/>
      <w:lvlText w:val=""/>
      <w:lvlJc w:val="left"/>
      <w:pPr>
        <w:ind w:left="4320" w:hanging="360"/>
      </w:pPr>
      <w:rPr>
        <w:rFonts w:ascii="Wingdings" w:hAnsi="Wingdings" w:hint="default"/>
      </w:rPr>
    </w:lvl>
    <w:lvl w:ilvl="6" w:tplc="DD6AC4F6" w:tentative="1">
      <w:start w:val="1"/>
      <w:numFmt w:val="bullet"/>
      <w:lvlText w:val=""/>
      <w:lvlJc w:val="left"/>
      <w:pPr>
        <w:ind w:left="5040" w:hanging="360"/>
      </w:pPr>
      <w:rPr>
        <w:rFonts w:ascii="Symbol" w:hAnsi="Symbol" w:hint="default"/>
      </w:rPr>
    </w:lvl>
    <w:lvl w:ilvl="7" w:tplc="A5A641DE" w:tentative="1">
      <w:start w:val="1"/>
      <w:numFmt w:val="bullet"/>
      <w:lvlText w:val="o"/>
      <w:lvlJc w:val="left"/>
      <w:pPr>
        <w:ind w:left="5760" w:hanging="360"/>
      </w:pPr>
      <w:rPr>
        <w:rFonts w:ascii="Courier New" w:hAnsi="Courier New" w:cs="Courier New" w:hint="default"/>
      </w:rPr>
    </w:lvl>
    <w:lvl w:ilvl="8" w:tplc="4B78A680"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tDA0NjQ3NTY3NrI0NzdV0lEKTi0uzszPAykwqgUAL/IJQiwAAAA="/>
  </w:docVars>
  <w:rsids>
    <w:rsidRoot w:val="00C36F1B"/>
    <w:rsid w:val="00002682"/>
    <w:rsid w:val="00003EA9"/>
    <w:rsid w:val="000041CA"/>
    <w:rsid w:val="000051C1"/>
    <w:rsid w:val="00010067"/>
    <w:rsid w:val="000103A0"/>
    <w:rsid w:val="000118BB"/>
    <w:rsid w:val="000147E9"/>
    <w:rsid w:val="00014CED"/>
    <w:rsid w:val="00014CF1"/>
    <w:rsid w:val="00015955"/>
    <w:rsid w:val="00015DF5"/>
    <w:rsid w:val="000167AE"/>
    <w:rsid w:val="000176D1"/>
    <w:rsid w:val="00022B86"/>
    <w:rsid w:val="00024705"/>
    <w:rsid w:val="00025159"/>
    <w:rsid w:val="00026DCC"/>
    <w:rsid w:val="00027198"/>
    <w:rsid w:val="00030655"/>
    <w:rsid w:val="00030F8C"/>
    <w:rsid w:val="00031057"/>
    <w:rsid w:val="0003120E"/>
    <w:rsid w:val="0003126B"/>
    <w:rsid w:val="00031A19"/>
    <w:rsid w:val="00032770"/>
    <w:rsid w:val="00033222"/>
    <w:rsid w:val="00035827"/>
    <w:rsid w:val="00035A4A"/>
    <w:rsid w:val="00035FCF"/>
    <w:rsid w:val="000360BB"/>
    <w:rsid w:val="00037D5C"/>
    <w:rsid w:val="00041381"/>
    <w:rsid w:val="000424EF"/>
    <w:rsid w:val="00043EFD"/>
    <w:rsid w:val="00044974"/>
    <w:rsid w:val="00045934"/>
    <w:rsid w:val="00045EAA"/>
    <w:rsid w:val="0004667D"/>
    <w:rsid w:val="000466F5"/>
    <w:rsid w:val="000475CE"/>
    <w:rsid w:val="00050D56"/>
    <w:rsid w:val="000524EE"/>
    <w:rsid w:val="000525C8"/>
    <w:rsid w:val="000526D9"/>
    <w:rsid w:val="00052FBB"/>
    <w:rsid w:val="00054BAB"/>
    <w:rsid w:val="000553CD"/>
    <w:rsid w:val="000579CC"/>
    <w:rsid w:val="00060CF4"/>
    <w:rsid w:val="000614AD"/>
    <w:rsid w:val="00062266"/>
    <w:rsid w:val="00062A06"/>
    <w:rsid w:val="00062A53"/>
    <w:rsid w:val="0006359A"/>
    <w:rsid w:val="00065873"/>
    <w:rsid w:val="00067451"/>
    <w:rsid w:val="00070D98"/>
    <w:rsid w:val="000729B8"/>
    <w:rsid w:val="000734F9"/>
    <w:rsid w:val="00073B90"/>
    <w:rsid w:val="0007480E"/>
    <w:rsid w:val="00074CCF"/>
    <w:rsid w:val="0007784F"/>
    <w:rsid w:val="00077FFC"/>
    <w:rsid w:val="0008163C"/>
    <w:rsid w:val="000816FF"/>
    <w:rsid w:val="000827C2"/>
    <w:rsid w:val="00082C68"/>
    <w:rsid w:val="00082CE5"/>
    <w:rsid w:val="00083EA3"/>
    <w:rsid w:val="000848F9"/>
    <w:rsid w:val="0008616D"/>
    <w:rsid w:val="00086187"/>
    <w:rsid w:val="00086497"/>
    <w:rsid w:val="00086DA6"/>
    <w:rsid w:val="0009035C"/>
    <w:rsid w:val="000905BC"/>
    <w:rsid w:val="00093DF5"/>
    <w:rsid w:val="00093F17"/>
    <w:rsid w:val="0009510B"/>
    <w:rsid w:val="0009565E"/>
    <w:rsid w:val="00095755"/>
    <w:rsid w:val="000965D9"/>
    <w:rsid w:val="00097DE8"/>
    <w:rsid w:val="000A1664"/>
    <w:rsid w:val="000A1F20"/>
    <w:rsid w:val="000A2251"/>
    <w:rsid w:val="000A2F9C"/>
    <w:rsid w:val="000A3A89"/>
    <w:rsid w:val="000A41E4"/>
    <w:rsid w:val="000A44A6"/>
    <w:rsid w:val="000A575E"/>
    <w:rsid w:val="000A5EDA"/>
    <w:rsid w:val="000A6054"/>
    <w:rsid w:val="000B02DA"/>
    <w:rsid w:val="000B15BC"/>
    <w:rsid w:val="000B21BD"/>
    <w:rsid w:val="000B24F4"/>
    <w:rsid w:val="000B29CE"/>
    <w:rsid w:val="000B2B31"/>
    <w:rsid w:val="000B2D85"/>
    <w:rsid w:val="000B50EB"/>
    <w:rsid w:val="000B76E2"/>
    <w:rsid w:val="000C4918"/>
    <w:rsid w:val="000C56B6"/>
    <w:rsid w:val="000C5A3D"/>
    <w:rsid w:val="000D04B6"/>
    <w:rsid w:val="000D289E"/>
    <w:rsid w:val="000D2F4D"/>
    <w:rsid w:val="000D30DB"/>
    <w:rsid w:val="000D336B"/>
    <w:rsid w:val="000D34E0"/>
    <w:rsid w:val="000D35CB"/>
    <w:rsid w:val="000D4918"/>
    <w:rsid w:val="000D4A9F"/>
    <w:rsid w:val="000D55FD"/>
    <w:rsid w:val="000E14AC"/>
    <w:rsid w:val="000E14F0"/>
    <w:rsid w:val="000E1B62"/>
    <w:rsid w:val="000E26A8"/>
    <w:rsid w:val="000E6EBE"/>
    <w:rsid w:val="000F0FB9"/>
    <w:rsid w:val="000F1EA4"/>
    <w:rsid w:val="000F3BB6"/>
    <w:rsid w:val="000F3CC9"/>
    <w:rsid w:val="000F50E4"/>
    <w:rsid w:val="000F6509"/>
    <w:rsid w:val="000F6AF3"/>
    <w:rsid w:val="000F7205"/>
    <w:rsid w:val="000F76F5"/>
    <w:rsid w:val="00101716"/>
    <w:rsid w:val="00101798"/>
    <w:rsid w:val="00101FAD"/>
    <w:rsid w:val="00103000"/>
    <w:rsid w:val="00106E7D"/>
    <w:rsid w:val="00110B03"/>
    <w:rsid w:val="00111CD4"/>
    <w:rsid w:val="00112EC4"/>
    <w:rsid w:val="001169FB"/>
    <w:rsid w:val="00117467"/>
    <w:rsid w:val="0012165D"/>
    <w:rsid w:val="001244E2"/>
    <w:rsid w:val="00125D7D"/>
    <w:rsid w:val="00125ECD"/>
    <w:rsid w:val="001263D2"/>
    <w:rsid w:val="001266FA"/>
    <w:rsid w:val="00130729"/>
    <w:rsid w:val="00130C56"/>
    <w:rsid w:val="00131F83"/>
    <w:rsid w:val="00132DDE"/>
    <w:rsid w:val="001332AC"/>
    <w:rsid w:val="00134E83"/>
    <w:rsid w:val="00135A1F"/>
    <w:rsid w:val="0013684C"/>
    <w:rsid w:val="00136886"/>
    <w:rsid w:val="001410B5"/>
    <w:rsid w:val="00141538"/>
    <w:rsid w:val="0014183F"/>
    <w:rsid w:val="00143546"/>
    <w:rsid w:val="00143958"/>
    <w:rsid w:val="00144C28"/>
    <w:rsid w:val="001452B0"/>
    <w:rsid w:val="001468DF"/>
    <w:rsid w:val="00146E50"/>
    <w:rsid w:val="00147AB3"/>
    <w:rsid w:val="00150665"/>
    <w:rsid w:val="00150A7D"/>
    <w:rsid w:val="00151B36"/>
    <w:rsid w:val="0015320B"/>
    <w:rsid w:val="00155299"/>
    <w:rsid w:val="00155F10"/>
    <w:rsid w:val="00156627"/>
    <w:rsid w:val="00161A61"/>
    <w:rsid w:val="00162597"/>
    <w:rsid w:val="00163A0E"/>
    <w:rsid w:val="00165DC3"/>
    <w:rsid w:val="0017523B"/>
    <w:rsid w:val="001752DE"/>
    <w:rsid w:val="0017703C"/>
    <w:rsid w:val="001808BF"/>
    <w:rsid w:val="00182F16"/>
    <w:rsid w:val="00183F7F"/>
    <w:rsid w:val="001912E3"/>
    <w:rsid w:val="00191A70"/>
    <w:rsid w:val="00192744"/>
    <w:rsid w:val="00192BE7"/>
    <w:rsid w:val="00193CB5"/>
    <w:rsid w:val="001949BD"/>
    <w:rsid w:val="001958B8"/>
    <w:rsid w:val="001965E6"/>
    <w:rsid w:val="00197E2B"/>
    <w:rsid w:val="001A051F"/>
    <w:rsid w:val="001A0B69"/>
    <w:rsid w:val="001A4471"/>
    <w:rsid w:val="001A4597"/>
    <w:rsid w:val="001A636E"/>
    <w:rsid w:val="001A6EE0"/>
    <w:rsid w:val="001A7D95"/>
    <w:rsid w:val="001B080C"/>
    <w:rsid w:val="001B0FBF"/>
    <w:rsid w:val="001B135C"/>
    <w:rsid w:val="001B17EE"/>
    <w:rsid w:val="001B24F9"/>
    <w:rsid w:val="001B258A"/>
    <w:rsid w:val="001B267D"/>
    <w:rsid w:val="001B3E2E"/>
    <w:rsid w:val="001C1259"/>
    <w:rsid w:val="001C1D66"/>
    <w:rsid w:val="001C1E83"/>
    <w:rsid w:val="001C6343"/>
    <w:rsid w:val="001C6600"/>
    <w:rsid w:val="001C72B2"/>
    <w:rsid w:val="001D0357"/>
    <w:rsid w:val="001D0887"/>
    <w:rsid w:val="001D0F09"/>
    <w:rsid w:val="001D1B39"/>
    <w:rsid w:val="001D1F6E"/>
    <w:rsid w:val="001D202A"/>
    <w:rsid w:val="001D264C"/>
    <w:rsid w:val="001D3D6C"/>
    <w:rsid w:val="001D4FC4"/>
    <w:rsid w:val="001D7139"/>
    <w:rsid w:val="001D7311"/>
    <w:rsid w:val="001E1BE4"/>
    <w:rsid w:val="001E200B"/>
    <w:rsid w:val="001E496F"/>
    <w:rsid w:val="001E49B0"/>
    <w:rsid w:val="001E70EB"/>
    <w:rsid w:val="001E7C49"/>
    <w:rsid w:val="001E7D74"/>
    <w:rsid w:val="001F1142"/>
    <w:rsid w:val="001F1913"/>
    <w:rsid w:val="001F1A41"/>
    <w:rsid w:val="001F1C72"/>
    <w:rsid w:val="001F2D63"/>
    <w:rsid w:val="001F3929"/>
    <w:rsid w:val="001F3BEC"/>
    <w:rsid w:val="001F4DE6"/>
    <w:rsid w:val="001F5DB7"/>
    <w:rsid w:val="001F7252"/>
    <w:rsid w:val="002024CA"/>
    <w:rsid w:val="0020311B"/>
    <w:rsid w:val="00204842"/>
    <w:rsid w:val="002113D8"/>
    <w:rsid w:val="002126AB"/>
    <w:rsid w:val="00212975"/>
    <w:rsid w:val="00212C2B"/>
    <w:rsid w:val="002130C3"/>
    <w:rsid w:val="00215F06"/>
    <w:rsid w:val="002165CB"/>
    <w:rsid w:val="00216758"/>
    <w:rsid w:val="00216A83"/>
    <w:rsid w:val="00217119"/>
    <w:rsid w:val="00220B6B"/>
    <w:rsid w:val="002211ED"/>
    <w:rsid w:val="00221D78"/>
    <w:rsid w:val="00222B3F"/>
    <w:rsid w:val="00222BC3"/>
    <w:rsid w:val="00222EF5"/>
    <w:rsid w:val="0022363E"/>
    <w:rsid w:val="002240CF"/>
    <w:rsid w:val="002240F0"/>
    <w:rsid w:val="00225EF7"/>
    <w:rsid w:val="00226A82"/>
    <w:rsid w:val="00227A7C"/>
    <w:rsid w:val="00230440"/>
    <w:rsid w:val="002304B3"/>
    <w:rsid w:val="00230F78"/>
    <w:rsid w:val="002343A2"/>
    <w:rsid w:val="002413C8"/>
    <w:rsid w:val="00241ABC"/>
    <w:rsid w:val="00242351"/>
    <w:rsid w:val="0024370F"/>
    <w:rsid w:val="002449C6"/>
    <w:rsid w:val="0024510A"/>
    <w:rsid w:val="0024533E"/>
    <w:rsid w:val="0024643A"/>
    <w:rsid w:val="002505E8"/>
    <w:rsid w:val="002540A0"/>
    <w:rsid w:val="00254255"/>
    <w:rsid w:val="0025486E"/>
    <w:rsid w:val="00256289"/>
    <w:rsid w:val="00257A9E"/>
    <w:rsid w:val="00260736"/>
    <w:rsid w:val="0026373B"/>
    <w:rsid w:val="00263C69"/>
    <w:rsid w:val="0026539D"/>
    <w:rsid w:val="00270888"/>
    <w:rsid w:val="00271813"/>
    <w:rsid w:val="00272E78"/>
    <w:rsid w:val="00273C42"/>
    <w:rsid w:val="00273DA0"/>
    <w:rsid w:val="00273E23"/>
    <w:rsid w:val="0027559A"/>
    <w:rsid w:val="00277059"/>
    <w:rsid w:val="00277512"/>
    <w:rsid w:val="00277C54"/>
    <w:rsid w:val="00277CC9"/>
    <w:rsid w:val="0028068B"/>
    <w:rsid w:val="00280D3A"/>
    <w:rsid w:val="002826D4"/>
    <w:rsid w:val="0028391D"/>
    <w:rsid w:val="00285513"/>
    <w:rsid w:val="00286B40"/>
    <w:rsid w:val="00287275"/>
    <w:rsid w:val="00287CC1"/>
    <w:rsid w:val="0029188D"/>
    <w:rsid w:val="0029204F"/>
    <w:rsid w:val="00296E26"/>
    <w:rsid w:val="00297710"/>
    <w:rsid w:val="002A1FEE"/>
    <w:rsid w:val="002A24B9"/>
    <w:rsid w:val="002A2734"/>
    <w:rsid w:val="002A2D4A"/>
    <w:rsid w:val="002A5D63"/>
    <w:rsid w:val="002A7B62"/>
    <w:rsid w:val="002A7B8C"/>
    <w:rsid w:val="002B0747"/>
    <w:rsid w:val="002B1EE1"/>
    <w:rsid w:val="002B2405"/>
    <w:rsid w:val="002B385E"/>
    <w:rsid w:val="002B3945"/>
    <w:rsid w:val="002B3DE7"/>
    <w:rsid w:val="002B57FA"/>
    <w:rsid w:val="002B60D4"/>
    <w:rsid w:val="002B61A2"/>
    <w:rsid w:val="002B74B2"/>
    <w:rsid w:val="002C01E9"/>
    <w:rsid w:val="002C1E90"/>
    <w:rsid w:val="002C20C3"/>
    <w:rsid w:val="002C24C7"/>
    <w:rsid w:val="002C2769"/>
    <w:rsid w:val="002C3C6A"/>
    <w:rsid w:val="002C45ED"/>
    <w:rsid w:val="002C7A83"/>
    <w:rsid w:val="002D1697"/>
    <w:rsid w:val="002D24D6"/>
    <w:rsid w:val="002D2A15"/>
    <w:rsid w:val="002D6C99"/>
    <w:rsid w:val="002D7BCA"/>
    <w:rsid w:val="002D7D5C"/>
    <w:rsid w:val="002E10C1"/>
    <w:rsid w:val="002E5613"/>
    <w:rsid w:val="002E784E"/>
    <w:rsid w:val="002E7936"/>
    <w:rsid w:val="002F1F5C"/>
    <w:rsid w:val="002F2736"/>
    <w:rsid w:val="002F50B0"/>
    <w:rsid w:val="002F526A"/>
    <w:rsid w:val="002F57EF"/>
    <w:rsid w:val="002F6011"/>
    <w:rsid w:val="002F681B"/>
    <w:rsid w:val="002F7C26"/>
    <w:rsid w:val="002F7EC9"/>
    <w:rsid w:val="00300CA3"/>
    <w:rsid w:val="003026C2"/>
    <w:rsid w:val="00302D2F"/>
    <w:rsid w:val="003042E4"/>
    <w:rsid w:val="00305149"/>
    <w:rsid w:val="003051A3"/>
    <w:rsid w:val="00306414"/>
    <w:rsid w:val="0030665B"/>
    <w:rsid w:val="00306C88"/>
    <w:rsid w:val="00306E3D"/>
    <w:rsid w:val="00307693"/>
    <w:rsid w:val="0030779D"/>
    <w:rsid w:val="00312AB7"/>
    <w:rsid w:val="00313EE4"/>
    <w:rsid w:val="00315C9F"/>
    <w:rsid w:val="00315D92"/>
    <w:rsid w:val="00317F6B"/>
    <w:rsid w:val="0032247A"/>
    <w:rsid w:val="00322F2E"/>
    <w:rsid w:val="00323A57"/>
    <w:rsid w:val="003240F3"/>
    <w:rsid w:val="00325D7A"/>
    <w:rsid w:val="00326540"/>
    <w:rsid w:val="00326F1D"/>
    <w:rsid w:val="00332C5B"/>
    <w:rsid w:val="00333FF5"/>
    <w:rsid w:val="00334EAD"/>
    <w:rsid w:val="00335D84"/>
    <w:rsid w:val="00336C1E"/>
    <w:rsid w:val="003412D5"/>
    <w:rsid w:val="00341514"/>
    <w:rsid w:val="00341724"/>
    <w:rsid w:val="00344BC5"/>
    <w:rsid w:val="00345625"/>
    <w:rsid w:val="00350F41"/>
    <w:rsid w:val="003517A9"/>
    <w:rsid w:val="00351977"/>
    <w:rsid w:val="00352674"/>
    <w:rsid w:val="00352DE1"/>
    <w:rsid w:val="00353823"/>
    <w:rsid w:val="00354566"/>
    <w:rsid w:val="00355380"/>
    <w:rsid w:val="00355B97"/>
    <w:rsid w:val="003604AC"/>
    <w:rsid w:val="00360BB3"/>
    <w:rsid w:val="003619F0"/>
    <w:rsid w:val="00361BDB"/>
    <w:rsid w:val="0036379B"/>
    <w:rsid w:val="00366A61"/>
    <w:rsid w:val="00367523"/>
    <w:rsid w:val="00367810"/>
    <w:rsid w:val="00371FD1"/>
    <w:rsid w:val="003728FC"/>
    <w:rsid w:val="003729D5"/>
    <w:rsid w:val="00373EF5"/>
    <w:rsid w:val="00374D6A"/>
    <w:rsid w:val="00383B98"/>
    <w:rsid w:val="003846E3"/>
    <w:rsid w:val="00384F12"/>
    <w:rsid w:val="00387902"/>
    <w:rsid w:val="003912A8"/>
    <w:rsid w:val="003919ED"/>
    <w:rsid w:val="00391D65"/>
    <w:rsid w:val="003928DE"/>
    <w:rsid w:val="00393476"/>
    <w:rsid w:val="00394066"/>
    <w:rsid w:val="00394250"/>
    <w:rsid w:val="00396446"/>
    <w:rsid w:val="003A066F"/>
    <w:rsid w:val="003A1D17"/>
    <w:rsid w:val="003A20AF"/>
    <w:rsid w:val="003A2725"/>
    <w:rsid w:val="003A2842"/>
    <w:rsid w:val="003A2FA0"/>
    <w:rsid w:val="003A36AE"/>
    <w:rsid w:val="003A551A"/>
    <w:rsid w:val="003A5E4E"/>
    <w:rsid w:val="003B2191"/>
    <w:rsid w:val="003B3DC8"/>
    <w:rsid w:val="003B439F"/>
    <w:rsid w:val="003B461D"/>
    <w:rsid w:val="003B53CF"/>
    <w:rsid w:val="003C0B9A"/>
    <w:rsid w:val="003C3B94"/>
    <w:rsid w:val="003C5EC1"/>
    <w:rsid w:val="003C62FD"/>
    <w:rsid w:val="003C6343"/>
    <w:rsid w:val="003D05D9"/>
    <w:rsid w:val="003D21A2"/>
    <w:rsid w:val="003D51C7"/>
    <w:rsid w:val="003D75EA"/>
    <w:rsid w:val="003E0375"/>
    <w:rsid w:val="003E2283"/>
    <w:rsid w:val="003E3277"/>
    <w:rsid w:val="003E4166"/>
    <w:rsid w:val="003E42D9"/>
    <w:rsid w:val="003E5110"/>
    <w:rsid w:val="003E557B"/>
    <w:rsid w:val="003E5EF9"/>
    <w:rsid w:val="003F0F05"/>
    <w:rsid w:val="003F1F59"/>
    <w:rsid w:val="003F489B"/>
    <w:rsid w:val="003F4BE4"/>
    <w:rsid w:val="003F58A5"/>
    <w:rsid w:val="004005DA"/>
    <w:rsid w:val="004006E1"/>
    <w:rsid w:val="0040113F"/>
    <w:rsid w:val="00401981"/>
    <w:rsid w:val="0040770D"/>
    <w:rsid w:val="00407770"/>
    <w:rsid w:val="00411972"/>
    <w:rsid w:val="00411AB4"/>
    <w:rsid w:val="004126A3"/>
    <w:rsid w:val="004129F7"/>
    <w:rsid w:val="004157C1"/>
    <w:rsid w:val="00415A73"/>
    <w:rsid w:val="004168E7"/>
    <w:rsid w:val="00420803"/>
    <w:rsid w:val="00422759"/>
    <w:rsid w:val="00425B6D"/>
    <w:rsid w:val="004265E2"/>
    <w:rsid w:val="0042661F"/>
    <w:rsid w:val="004267E0"/>
    <w:rsid w:val="00426B29"/>
    <w:rsid w:val="0042713F"/>
    <w:rsid w:val="004346E0"/>
    <w:rsid w:val="0043501E"/>
    <w:rsid w:val="00435339"/>
    <w:rsid w:val="00435E9C"/>
    <w:rsid w:val="00441FFF"/>
    <w:rsid w:val="00442BBA"/>
    <w:rsid w:val="004440ED"/>
    <w:rsid w:val="0044445A"/>
    <w:rsid w:val="00444959"/>
    <w:rsid w:val="004458D1"/>
    <w:rsid w:val="00446558"/>
    <w:rsid w:val="00446A1E"/>
    <w:rsid w:val="00450D6C"/>
    <w:rsid w:val="00450E32"/>
    <w:rsid w:val="00451D3B"/>
    <w:rsid w:val="00453946"/>
    <w:rsid w:val="0045448F"/>
    <w:rsid w:val="00454995"/>
    <w:rsid w:val="004571E4"/>
    <w:rsid w:val="0046074D"/>
    <w:rsid w:val="00460C07"/>
    <w:rsid w:val="00460FD7"/>
    <w:rsid w:val="004611E2"/>
    <w:rsid w:val="00461EE5"/>
    <w:rsid w:val="00462859"/>
    <w:rsid w:val="00463188"/>
    <w:rsid w:val="00463690"/>
    <w:rsid w:val="00463FAB"/>
    <w:rsid w:val="004640E9"/>
    <w:rsid w:val="00464F61"/>
    <w:rsid w:val="0046703A"/>
    <w:rsid w:val="00467852"/>
    <w:rsid w:val="00467938"/>
    <w:rsid w:val="0047342D"/>
    <w:rsid w:val="004738F2"/>
    <w:rsid w:val="004740FF"/>
    <w:rsid w:val="00476125"/>
    <w:rsid w:val="004772B2"/>
    <w:rsid w:val="00477647"/>
    <w:rsid w:val="0048067A"/>
    <w:rsid w:val="00480BFF"/>
    <w:rsid w:val="004813D7"/>
    <w:rsid w:val="00481789"/>
    <w:rsid w:val="00481EAA"/>
    <w:rsid w:val="00482B76"/>
    <w:rsid w:val="004833BF"/>
    <w:rsid w:val="00483AD1"/>
    <w:rsid w:val="00484E9C"/>
    <w:rsid w:val="004906A0"/>
    <w:rsid w:val="00491D42"/>
    <w:rsid w:val="00492293"/>
    <w:rsid w:val="0049251E"/>
    <w:rsid w:val="00494CB3"/>
    <w:rsid w:val="00496262"/>
    <w:rsid w:val="0049656E"/>
    <w:rsid w:val="0049765D"/>
    <w:rsid w:val="0049799B"/>
    <w:rsid w:val="00497D8C"/>
    <w:rsid w:val="004A5915"/>
    <w:rsid w:val="004A60BA"/>
    <w:rsid w:val="004A70BA"/>
    <w:rsid w:val="004A7AED"/>
    <w:rsid w:val="004B2DEB"/>
    <w:rsid w:val="004B4C38"/>
    <w:rsid w:val="004B6111"/>
    <w:rsid w:val="004B776A"/>
    <w:rsid w:val="004B795E"/>
    <w:rsid w:val="004C0303"/>
    <w:rsid w:val="004C1AED"/>
    <w:rsid w:val="004C1C0B"/>
    <w:rsid w:val="004C3A0D"/>
    <w:rsid w:val="004C3F23"/>
    <w:rsid w:val="004C57B8"/>
    <w:rsid w:val="004D0CEF"/>
    <w:rsid w:val="004D4D51"/>
    <w:rsid w:val="004D4D5E"/>
    <w:rsid w:val="004D55BC"/>
    <w:rsid w:val="004D5EB8"/>
    <w:rsid w:val="004D76C6"/>
    <w:rsid w:val="004E065D"/>
    <w:rsid w:val="004E1BE2"/>
    <w:rsid w:val="004E1E58"/>
    <w:rsid w:val="004E29B6"/>
    <w:rsid w:val="004E2DE4"/>
    <w:rsid w:val="004E2E70"/>
    <w:rsid w:val="004E332B"/>
    <w:rsid w:val="004E4370"/>
    <w:rsid w:val="004E45DE"/>
    <w:rsid w:val="004E4F52"/>
    <w:rsid w:val="004E506C"/>
    <w:rsid w:val="004E5E72"/>
    <w:rsid w:val="004E6DFD"/>
    <w:rsid w:val="004E7547"/>
    <w:rsid w:val="004E798C"/>
    <w:rsid w:val="004F1037"/>
    <w:rsid w:val="004F18BF"/>
    <w:rsid w:val="004F2288"/>
    <w:rsid w:val="004F4905"/>
    <w:rsid w:val="005000E5"/>
    <w:rsid w:val="00501DE0"/>
    <w:rsid w:val="00503445"/>
    <w:rsid w:val="00505603"/>
    <w:rsid w:val="005064B6"/>
    <w:rsid w:val="0051049D"/>
    <w:rsid w:val="005107CB"/>
    <w:rsid w:val="0051154A"/>
    <w:rsid w:val="00512AA0"/>
    <w:rsid w:val="00513652"/>
    <w:rsid w:val="00513F25"/>
    <w:rsid w:val="005152B5"/>
    <w:rsid w:val="0051545A"/>
    <w:rsid w:val="0051680C"/>
    <w:rsid w:val="00516824"/>
    <w:rsid w:val="00517098"/>
    <w:rsid w:val="00517EBC"/>
    <w:rsid w:val="0052114F"/>
    <w:rsid w:val="00521607"/>
    <w:rsid w:val="00521AAE"/>
    <w:rsid w:val="0052327D"/>
    <w:rsid w:val="00523B95"/>
    <w:rsid w:val="00523BDE"/>
    <w:rsid w:val="00525ECC"/>
    <w:rsid w:val="00527FCA"/>
    <w:rsid w:val="0053180E"/>
    <w:rsid w:val="00531E87"/>
    <w:rsid w:val="0053311C"/>
    <w:rsid w:val="00533EFD"/>
    <w:rsid w:val="00535740"/>
    <w:rsid w:val="0053582C"/>
    <w:rsid w:val="005360A8"/>
    <w:rsid w:val="00536B41"/>
    <w:rsid w:val="0054026D"/>
    <w:rsid w:val="005410EC"/>
    <w:rsid w:val="0054204C"/>
    <w:rsid w:val="00544662"/>
    <w:rsid w:val="00544677"/>
    <w:rsid w:val="0054537B"/>
    <w:rsid w:val="005458D9"/>
    <w:rsid w:val="0054679C"/>
    <w:rsid w:val="0054703E"/>
    <w:rsid w:val="005477EF"/>
    <w:rsid w:val="00547C38"/>
    <w:rsid w:val="0055103C"/>
    <w:rsid w:val="005530A5"/>
    <w:rsid w:val="00553A11"/>
    <w:rsid w:val="0055554A"/>
    <w:rsid w:val="0055702E"/>
    <w:rsid w:val="005625C0"/>
    <w:rsid w:val="0056309A"/>
    <w:rsid w:val="0056322A"/>
    <w:rsid w:val="00565E4A"/>
    <w:rsid w:val="00565F7F"/>
    <w:rsid w:val="005677D6"/>
    <w:rsid w:val="00570B51"/>
    <w:rsid w:val="005710F5"/>
    <w:rsid w:val="005713C7"/>
    <w:rsid w:val="0057156E"/>
    <w:rsid w:val="00571794"/>
    <w:rsid w:val="005737F0"/>
    <w:rsid w:val="0057462F"/>
    <w:rsid w:val="005753F8"/>
    <w:rsid w:val="00577D31"/>
    <w:rsid w:val="00582FB8"/>
    <w:rsid w:val="005839AA"/>
    <w:rsid w:val="0058471C"/>
    <w:rsid w:val="00585AAC"/>
    <w:rsid w:val="00585B45"/>
    <w:rsid w:val="0059023C"/>
    <w:rsid w:val="0059041D"/>
    <w:rsid w:val="00590669"/>
    <w:rsid w:val="005911B0"/>
    <w:rsid w:val="00591590"/>
    <w:rsid w:val="00591884"/>
    <w:rsid w:val="00591D71"/>
    <w:rsid w:val="00593F1E"/>
    <w:rsid w:val="00597D3B"/>
    <w:rsid w:val="00597EFE"/>
    <w:rsid w:val="005A0AA9"/>
    <w:rsid w:val="005A0F0B"/>
    <w:rsid w:val="005A1FA3"/>
    <w:rsid w:val="005A2251"/>
    <w:rsid w:val="005A482E"/>
    <w:rsid w:val="005A4879"/>
    <w:rsid w:val="005A4B40"/>
    <w:rsid w:val="005A51C5"/>
    <w:rsid w:val="005A68D0"/>
    <w:rsid w:val="005B032B"/>
    <w:rsid w:val="005B0725"/>
    <w:rsid w:val="005B0C22"/>
    <w:rsid w:val="005B14F2"/>
    <w:rsid w:val="005B1BBA"/>
    <w:rsid w:val="005B3574"/>
    <w:rsid w:val="005B38F0"/>
    <w:rsid w:val="005B5A61"/>
    <w:rsid w:val="005B72D3"/>
    <w:rsid w:val="005B7B3B"/>
    <w:rsid w:val="005B7D4C"/>
    <w:rsid w:val="005C11D0"/>
    <w:rsid w:val="005C6F20"/>
    <w:rsid w:val="005D2E68"/>
    <w:rsid w:val="005D31EA"/>
    <w:rsid w:val="005D3DFF"/>
    <w:rsid w:val="005D442B"/>
    <w:rsid w:val="005D56FB"/>
    <w:rsid w:val="005D63EC"/>
    <w:rsid w:val="005E2A9F"/>
    <w:rsid w:val="005E2C86"/>
    <w:rsid w:val="005E3A32"/>
    <w:rsid w:val="005E5AA0"/>
    <w:rsid w:val="005E5B2D"/>
    <w:rsid w:val="005E648A"/>
    <w:rsid w:val="005E6948"/>
    <w:rsid w:val="005E6A0C"/>
    <w:rsid w:val="005E6A37"/>
    <w:rsid w:val="005F0C5B"/>
    <w:rsid w:val="005F1FA5"/>
    <w:rsid w:val="005F216E"/>
    <w:rsid w:val="005F21A0"/>
    <w:rsid w:val="005F380A"/>
    <w:rsid w:val="005F40D0"/>
    <w:rsid w:val="005F4496"/>
    <w:rsid w:val="005F6528"/>
    <w:rsid w:val="005F6C6E"/>
    <w:rsid w:val="005F6F3B"/>
    <w:rsid w:val="005F7110"/>
    <w:rsid w:val="005F75B4"/>
    <w:rsid w:val="005F75BD"/>
    <w:rsid w:val="005F7654"/>
    <w:rsid w:val="00604AC6"/>
    <w:rsid w:val="00607B06"/>
    <w:rsid w:val="00607FB2"/>
    <w:rsid w:val="006104C4"/>
    <w:rsid w:val="00611014"/>
    <w:rsid w:val="006111E2"/>
    <w:rsid w:val="00611F1F"/>
    <w:rsid w:val="00614048"/>
    <w:rsid w:val="006143C7"/>
    <w:rsid w:val="0061589B"/>
    <w:rsid w:val="006165EF"/>
    <w:rsid w:val="00617F0D"/>
    <w:rsid w:val="00617FCD"/>
    <w:rsid w:val="00620CE2"/>
    <w:rsid w:val="0062172E"/>
    <w:rsid w:val="00622E21"/>
    <w:rsid w:val="00624A46"/>
    <w:rsid w:val="00624F7B"/>
    <w:rsid w:val="00625201"/>
    <w:rsid w:val="00625485"/>
    <w:rsid w:val="00625F0F"/>
    <w:rsid w:val="00626C92"/>
    <w:rsid w:val="00627D3C"/>
    <w:rsid w:val="006315C8"/>
    <w:rsid w:val="00633F86"/>
    <w:rsid w:val="006345E6"/>
    <w:rsid w:val="00635A75"/>
    <w:rsid w:val="00636084"/>
    <w:rsid w:val="00636C2E"/>
    <w:rsid w:val="0064072F"/>
    <w:rsid w:val="00641005"/>
    <w:rsid w:val="006431F2"/>
    <w:rsid w:val="0064361E"/>
    <w:rsid w:val="00646689"/>
    <w:rsid w:val="0064730F"/>
    <w:rsid w:val="0065097C"/>
    <w:rsid w:val="00650A83"/>
    <w:rsid w:val="006514BC"/>
    <w:rsid w:val="0065297F"/>
    <w:rsid w:val="00652CD2"/>
    <w:rsid w:val="00654864"/>
    <w:rsid w:val="00655505"/>
    <w:rsid w:val="006556B6"/>
    <w:rsid w:val="00656EE8"/>
    <w:rsid w:val="00657789"/>
    <w:rsid w:val="00660228"/>
    <w:rsid w:val="00661593"/>
    <w:rsid w:val="00661A93"/>
    <w:rsid w:val="00661AF4"/>
    <w:rsid w:val="00662A34"/>
    <w:rsid w:val="0066370C"/>
    <w:rsid w:val="00666DA7"/>
    <w:rsid w:val="0067005B"/>
    <w:rsid w:val="0067024E"/>
    <w:rsid w:val="00671B3C"/>
    <w:rsid w:val="00677598"/>
    <w:rsid w:val="00681BB3"/>
    <w:rsid w:val="00682C15"/>
    <w:rsid w:val="00684532"/>
    <w:rsid w:val="006864C1"/>
    <w:rsid w:val="0069113E"/>
    <w:rsid w:val="006914ED"/>
    <w:rsid w:val="00691AA5"/>
    <w:rsid w:val="00691DB4"/>
    <w:rsid w:val="00693C5B"/>
    <w:rsid w:val="006941DC"/>
    <w:rsid w:val="0069462A"/>
    <w:rsid w:val="00696001"/>
    <w:rsid w:val="00696854"/>
    <w:rsid w:val="006977B5"/>
    <w:rsid w:val="006A04C4"/>
    <w:rsid w:val="006A0A92"/>
    <w:rsid w:val="006A2410"/>
    <w:rsid w:val="006A41A2"/>
    <w:rsid w:val="006A68CE"/>
    <w:rsid w:val="006A7464"/>
    <w:rsid w:val="006B056B"/>
    <w:rsid w:val="006B0E7B"/>
    <w:rsid w:val="006B1BDD"/>
    <w:rsid w:val="006B780F"/>
    <w:rsid w:val="006C1097"/>
    <w:rsid w:val="006C14F6"/>
    <w:rsid w:val="006C1740"/>
    <w:rsid w:val="006C18DD"/>
    <w:rsid w:val="006C2023"/>
    <w:rsid w:val="006C2A98"/>
    <w:rsid w:val="006C3860"/>
    <w:rsid w:val="006C3A67"/>
    <w:rsid w:val="006C40AC"/>
    <w:rsid w:val="006C488C"/>
    <w:rsid w:val="006C508D"/>
    <w:rsid w:val="006C60CD"/>
    <w:rsid w:val="006C7D6C"/>
    <w:rsid w:val="006D368F"/>
    <w:rsid w:val="006D3CA4"/>
    <w:rsid w:val="006D3D50"/>
    <w:rsid w:val="006E036A"/>
    <w:rsid w:val="006E03C0"/>
    <w:rsid w:val="006E0E2C"/>
    <w:rsid w:val="006E0EE3"/>
    <w:rsid w:val="006E1590"/>
    <w:rsid w:val="006E184D"/>
    <w:rsid w:val="006E1F1E"/>
    <w:rsid w:val="006E2DC2"/>
    <w:rsid w:val="006E6A0A"/>
    <w:rsid w:val="006E6CB8"/>
    <w:rsid w:val="006E7EA7"/>
    <w:rsid w:val="006F0994"/>
    <w:rsid w:val="006F0EA7"/>
    <w:rsid w:val="006F103B"/>
    <w:rsid w:val="006F120B"/>
    <w:rsid w:val="006F2C6C"/>
    <w:rsid w:val="006F304B"/>
    <w:rsid w:val="006F4FA5"/>
    <w:rsid w:val="006F54F0"/>
    <w:rsid w:val="006F646E"/>
    <w:rsid w:val="006F6F08"/>
    <w:rsid w:val="006F7490"/>
    <w:rsid w:val="007031DC"/>
    <w:rsid w:val="00703437"/>
    <w:rsid w:val="00703C39"/>
    <w:rsid w:val="007061CE"/>
    <w:rsid w:val="00706557"/>
    <w:rsid w:val="00710FAC"/>
    <w:rsid w:val="00711343"/>
    <w:rsid w:val="00712953"/>
    <w:rsid w:val="00715624"/>
    <w:rsid w:val="00716102"/>
    <w:rsid w:val="007169F9"/>
    <w:rsid w:val="007173A9"/>
    <w:rsid w:val="00717E68"/>
    <w:rsid w:val="00720179"/>
    <w:rsid w:val="00720752"/>
    <w:rsid w:val="0072088A"/>
    <w:rsid w:val="007215EC"/>
    <w:rsid w:val="00721653"/>
    <w:rsid w:val="00723640"/>
    <w:rsid w:val="00724779"/>
    <w:rsid w:val="00725059"/>
    <w:rsid w:val="00726ADF"/>
    <w:rsid w:val="00730240"/>
    <w:rsid w:val="00732589"/>
    <w:rsid w:val="007343BE"/>
    <w:rsid w:val="00734C35"/>
    <w:rsid w:val="00736137"/>
    <w:rsid w:val="00736191"/>
    <w:rsid w:val="0073655A"/>
    <w:rsid w:val="00737FF7"/>
    <w:rsid w:val="0074079E"/>
    <w:rsid w:val="00740B8B"/>
    <w:rsid w:val="00740DA4"/>
    <w:rsid w:val="00743BDC"/>
    <w:rsid w:val="00743F9C"/>
    <w:rsid w:val="00745AF2"/>
    <w:rsid w:val="00746153"/>
    <w:rsid w:val="007515F6"/>
    <w:rsid w:val="0075261A"/>
    <w:rsid w:val="00752BE4"/>
    <w:rsid w:val="0075643B"/>
    <w:rsid w:val="00757A32"/>
    <w:rsid w:val="00757A6F"/>
    <w:rsid w:val="0076065C"/>
    <w:rsid w:val="00760ACC"/>
    <w:rsid w:val="00761063"/>
    <w:rsid w:val="0076125F"/>
    <w:rsid w:val="0076138E"/>
    <w:rsid w:val="00761460"/>
    <w:rsid w:val="0076233D"/>
    <w:rsid w:val="00763008"/>
    <w:rsid w:val="0076342A"/>
    <w:rsid w:val="007639EC"/>
    <w:rsid w:val="00765AE5"/>
    <w:rsid w:val="00766884"/>
    <w:rsid w:val="0077205D"/>
    <w:rsid w:val="007728EC"/>
    <w:rsid w:val="00772C91"/>
    <w:rsid w:val="00773F0C"/>
    <w:rsid w:val="00774C60"/>
    <w:rsid w:val="00775860"/>
    <w:rsid w:val="00777DEB"/>
    <w:rsid w:val="00780EFC"/>
    <w:rsid w:val="007829B4"/>
    <w:rsid w:val="00783FBD"/>
    <w:rsid w:val="00784EA7"/>
    <w:rsid w:val="00785A4F"/>
    <w:rsid w:val="00786038"/>
    <w:rsid w:val="00786566"/>
    <w:rsid w:val="00786AC6"/>
    <w:rsid w:val="00787331"/>
    <w:rsid w:val="007876BA"/>
    <w:rsid w:val="00791FE0"/>
    <w:rsid w:val="007934E7"/>
    <w:rsid w:val="00793BB5"/>
    <w:rsid w:val="00793BD0"/>
    <w:rsid w:val="00795BA4"/>
    <w:rsid w:val="00797783"/>
    <w:rsid w:val="00797AD5"/>
    <w:rsid w:val="007A2D12"/>
    <w:rsid w:val="007B0086"/>
    <w:rsid w:val="007B07D2"/>
    <w:rsid w:val="007B4CF1"/>
    <w:rsid w:val="007B74FD"/>
    <w:rsid w:val="007B7C9C"/>
    <w:rsid w:val="007C086A"/>
    <w:rsid w:val="007C0EE6"/>
    <w:rsid w:val="007C2011"/>
    <w:rsid w:val="007C40B3"/>
    <w:rsid w:val="007C6C30"/>
    <w:rsid w:val="007C6ECD"/>
    <w:rsid w:val="007D06FD"/>
    <w:rsid w:val="007D243E"/>
    <w:rsid w:val="007D245F"/>
    <w:rsid w:val="007D25D1"/>
    <w:rsid w:val="007D411F"/>
    <w:rsid w:val="007D54E9"/>
    <w:rsid w:val="007D6E7E"/>
    <w:rsid w:val="007E04B1"/>
    <w:rsid w:val="007E0BA6"/>
    <w:rsid w:val="007E204D"/>
    <w:rsid w:val="007E27D9"/>
    <w:rsid w:val="007E362B"/>
    <w:rsid w:val="007E550F"/>
    <w:rsid w:val="007E5556"/>
    <w:rsid w:val="007E5753"/>
    <w:rsid w:val="007F3DCC"/>
    <w:rsid w:val="007F4B0E"/>
    <w:rsid w:val="007F6AD8"/>
    <w:rsid w:val="00802576"/>
    <w:rsid w:val="008031D8"/>
    <w:rsid w:val="00804CDC"/>
    <w:rsid w:val="00806EC1"/>
    <w:rsid w:val="00807506"/>
    <w:rsid w:val="008075E0"/>
    <w:rsid w:val="00810EDA"/>
    <w:rsid w:val="008124AB"/>
    <w:rsid w:val="00812C6A"/>
    <w:rsid w:val="008141A9"/>
    <w:rsid w:val="00817C23"/>
    <w:rsid w:val="00820550"/>
    <w:rsid w:val="008208F6"/>
    <w:rsid w:val="00821A26"/>
    <w:rsid w:val="00821B11"/>
    <w:rsid w:val="00821B96"/>
    <w:rsid w:val="00822A38"/>
    <w:rsid w:val="00822AD2"/>
    <w:rsid w:val="00823FA2"/>
    <w:rsid w:val="00824401"/>
    <w:rsid w:val="00824EAB"/>
    <w:rsid w:val="00825482"/>
    <w:rsid w:val="00825687"/>
    <w:rsid w:val="0082670C"/>
    <w:rsid w:val="0082753E"/>
    <w:rsid w:val="00830600"/>
    <w:rsid w:val="00833578"/>
    <w:rsid w:val="00834F8E"/>
    <w:rsid w:val="008364A2"/>
    <w:rsid w:val="008378C0"/>
    <w:rsid w:val="00843E5D"/>
    <w:rsid w:val="00844107"/>
    <w:rsid w:val="008441F0"/>
    <w:rsid w:val="00844422"/>
    <w:rsid w:val="008444FE"/>
    <w:rsid w:val="00845C7A"/>
    <w:rsid w:val="00845DEF"/>
    <w:rsid w:val="0084653A"/>
    <w:rsid w:val="008467E3"/>
    <w:rsid w:val="00847968"/>
    <w:rsid w:val="0085369D"/>
    <w:rsid w:val="00855404"/>
    <w:rsid w:val="00855463"/>
    <w:rsid w:val="00855AC2"/>
    <w:rsid w:val="00856522"/>
    <w:rsid w:val="0085736F"/>
    <w:rsid w:val="00861C79"/>
    <w:rsid w:val="00862AE4"/>
    <w:rsid w:val="00862FB7"/>
    <w:rsid w:val="00863662"/>
    <w:rsid w:val="0086461E"/>
    <w:rsid w:val="00865A8A"/>
    <w:rsid w:val="00867C9F"/>
    <w:rsid w:val="0087048B"/>
    <w:rsid w:val="00870866"/>
    <w:rsid w:val="008718C0"/>
    <w:rsid w:val="0087324F"/>
    <w:rsid w:val="0087393F"/>
    <w:rsid w:val="00874720"/>
    <w:rsid w:val="00876ADD"/>
    <w:rsid w:val="008777FB"/>
    <w:rsid w:val="0087784A"/>
    <w:rsid w:val="00877A44"/>
    <w:rsid w:val="00877E3F"/>
    <w:rsid w:val="00880A98"/>
    <w:rsid w:val="0088118C"/>
    <w:rsid w:val="0088242A"/>
    <w:rsid w:val="00882578"/>
    <w:rsid w:val="008828C5"/>
    <w:rsid w:val="008828DC"/>
    <w:rsid w:val="00885523"/>
    <w:rsid w:val="00885B55"/>
    <w:rsid w:val="008865B4"/>
    <w:rsid w:val="00890C55"/>
    <w:rsid w:val="00892DEB"/>
    <w:rsid w:val="00894268"/>
    <w:rsid w:val="00894F53"/>
    <w:rsid w:val="00896854"/>
    <w:rsid w:val="00896BEA"/>
    <w:rsid w:val="0089795B"/>
    <w:rsid w:val="00897CF9"/>
    <w:rsid w:val="008A175A"/>
    <w:rsid w:val="008A1EE6"/>
    <w:rsid w:val="008A2325"/>
    <w:rsid w:val="008A2A1B"/>
    <w:rsid w:val="008A3094"/>
    <w:rsid w:val="008A6883"/>
    <w:rsid w:val="008A766A"/>
    <w:rsid w:val="008B341C"/>
    <w:rsid w:val="008B3D62"/>
    <w:rsid w:val="008B505A"/>
    <w:rsid w:val="008B5663"/>
    <w:rsid w:val="008B5C0A"/>
    <w:rsid w:val="008B7037"/>
    <w:rsid w:val="008C0A9B"/>
    <w:rsid w:val="008C19CB"/>
    <w:rsid w:val="008C36D4"/>
    <w:rsid w:val="008C4686"/>
    <w:rsid w:val="008C6C0F"/>
    <w:rsid w:val="008C77B6"/>
    <w:rsid w:val="008D1310"/>
    <w:rsid w:val="008D2A17"/>
    <w:rsid w:val="008D2D45"/>
    <w:rsid w:val="008D2DFB"/>
    <w:rsid w:val="008D4F43"/>
    <w:rsid w:val="008D5663"/>
    <w:rsid w:val="008D6C27"/>
    <w:rsid w:val="008E0499"/>
    <w:rsid w:val="008E1B4D"/>
    <w:rsid w:val="008E1CED"/>
    <w:rsid w:val="008E20D4"/>
    <w:rsid w:val="008E5243"/>
    <w:rsid w:val="008E63D2"/>
    <w:rsid w:val="008E65FC"/>
    <w:rsid w:val="008E6F57"/>
    <w:rsid w:val="008E7581"/>
    <w:rsid w:val="008E7612"/>
    <w:rsid w:val="008F01E6"/>
    <w:rsid w:val="008F0277"/>
    <w:rsid w:val="008F04D9"/>
    <w:rsid w:val="008F09A6"/>
    <w:rsid w:val="008F35C6"/>
    <w:rsid w:val="008F373D"/>
    <w:rsid w:val="008F483E"/>
    <w:rsid w:val="008F5F47"/>
    <w:rsid w:val="008F6071"/>
    <w:rsid w:val="008F7DA9"/>
    <w:rsid w:val="00900B36"/>
    <w:rsid w:val="00901DDA"/>
    <w:rsid w:val="00903961"/>
    <w:rsid w:val="0090573B"/>
    <w:rsid w:val="00906F4F"/>
    <w:rsid w:val="009072B4"/>
    <w:rsid w:val="00907D91"/>
    <w:rsid w:val="00910ADD"/>
    <w:rsid w:val="009115CB"/>
    <w:rsid w:val="00911FFF"/>
    <w:rsid w:val="0091331A"/>
    <w:rsid w:val="00913918"/>
    <w:rsid w:val="009139B6"/>
    <w:rsid w:val="009141CB"/>
    <w:rsid w:val="00915312"/>
    <w:rsid w:val="00916606"/>
    <w:rsid w:val="009204B8"/>
    <w:rsid w:val="00920EFB"/>
    <w:rsid w:val="0092316B"/>
    <w:rsid w:val="00924332"/>
    <w:rsid w:val="0092523D"/>
    <w:rsid w:val="00926895"/>
    <w:rsid w:val="00926D2B"/>
    <w:rsid w:val="00927954"/>
    <w:rsid w:val="00927A28"/>
    <w:rsid w:val="00930A9F"/>
    <w:rsid w:val="00930D9A"/>
    <w:rsid w:val="009331ED"/>
    <w:rsid w:val="00933590"/>
    <w:rsid w:val="00934530"/>
    <w:rsid w:val="00936081"/>
    <w:rsid w:val="009360F7"/>
    <w:rsid w:val="00943073"/>
    <w:rsid w:val="00943998"/>
    <w:rsid w:val="009450B0"/>
    <w:rsid w:val="009453C3"/>
    <w:rsid w:val="00946A08"/>
    <w:rsid w:val="009470CC"/>
    <w:rsid w:val="00947368"/>
    <w:rsid w:val="009473DF"/>
    <w:rsid w:val="0094743D"/>
    <w:rsid w:val="00950870"/>
    <w:rsid w:val="00950879"/>
    <w:rsid w:val="0095141C"/>
    <w:rsid w:val="009533CA"/>
    <w:rsid w:val="00954718"/>
    <w:rsid w:val="00955B30"/>
    <w:rsid w:val="00955BC6"/>
    <w:rsid w:val="00955CC4"/>
    <w:rsid w:val="00956057"/>
    <w:rsid w:val="0095644A"/>
    <w:rsid w:val="00960E24"/>
    <w:rsid w:val="00962D81"/>
    <w:rsid w:val="009633E9"/>
    <w:rsid w:val="00965BDE"/>
    <w:rsid w:val="009660F0"/>
    <w:rsid w:val="00966F43"/>
    <w:rsid w:val="00966F92"/>
    <w:rsid w:val="00967DFE"/>
    <w:rsid w:val="00972F1C"/>
    <w:rsid w:val="00973774"/>
    <w:rsid w:val="009746B1"/>
    <w:rsid w:val="00975AAD"/>
    <w:rsid w:val="009765A3"/>
    <w:rsid w:val="00976696"/>
    <w:rsid w:val="009773C2"/>
    <w:rsid w:val="00977A19"/>
    <w:rsid w:val="00980A65"/>
    <w:rsid w:val="0098197C"/>
    <w:rsid w:val="009819E7"/>
    <w:rsid w:val="00982956"/>
    <w:rsid w:val="00984029"/>
    <w:rsid w:val="009869C5"/>
    <w:rsid w:val="0098754C"/>
    <w:rsid w:val="009914A6"/>
    <w:rsid w:val="00994BFC"/>
    <w:rsid w:val="0099507F"/>
    <w:rsid w:val="00997641"/>
    <w:rsid w:val="00997C9A"/>
    <w:rsid w:val="009A0595"/>
    <w:rsid w:val="009A0908"/>
    <w:rsid w:val="009A106A"/>
    <w:rsid w:val="009A1D31"/>
    <w:rsid w:val="009A294A"/>
    <w:rsid w:val="009A2E57"/>
    <w:rsid w:val="009A5C1D"/>
    <w:rsid w:val="009A5F31"/>
    <w:rsid w:val="009A6521"/>
    <w:rsid w:val="009B0F68"/>
    <w:rsid w:val="009B1381"/>
    <w:rsid w:val="009B329C"/>
    <w:rsid w:val="009B4D62"/>
    <w:rsid w:val="009B6B36"/>
    <w:rsid w:val="009C03AC"/>
    <w:rsid w:val="009C112C"/>
    <w:rsid w:val="009C1FA3"/>
    <w:rsid w:val="009C2F3B"/>
    <w:rsid w:val="009C493C"/>
    <w:rsid w:val="009C5494"/>
    <w:rsid w:val="009C58BC"/>
    <w:rsid w:val="009C5CB6"/>
    <w:rsid w:val="009C657F"/>
    <w:rsid w:val="009C65AC"/>
    <w:rsid w:val="009C69E6"/>
    <w:rsid w:val="009D17DE"/>
    <w:rsid w:val="009D461A"/>
    <w:rsid w:val="009D5A92"/>
    <w:rsid w:val="009D5E75"/>
    <w:rsid w:val="009E095F"/>
    <w:rsid w:val="009E0A86"/>
    <w:rsid w:val="009E0E33"/>
    <w:rsid w:val="009E1600"/>
    <w:rsid w:val="009E21A5"/>
    <w:rsid w:val="009E31EF"/>
    <w:rsid w:val="009E3C77"/>
    <w:rsid w:val="009E5ED2"/>
    <w:rsid w:val="009E6460"/>
    <w:rsid w:val="009F00BD"/>
    <w:rsid w:val="009F1C1D"/>
    <w:rsid w:val="009F2297"/>
    <w:rsid w:val="009F250A"/>
    <w:rsid w:val="009F300D"/>
    <w:rsid w:val="009F3980"/>
    <w:rsid w:val="009F48F4"/>
    <w:rsid w:val="009F6319"/>
    <w:rsid w:val="009F648E"/>
    <w:rsid w:val="00A00383"/>
    <w:rsid w:val="00A01306"/>
    <w:rsid w:val="00A01F77"/>
    <w:rsid w:val="00A03476"/>
    <w:rsid w:val="00A064FF"/>
    <w:rsid w:val="00A14571"/>
    <w:rsid w:val="00A15C63"/>
    <w:rsid w:val="00A15FAD"/>
    <w:rsid w:val="00A203B8"/>
    <w:rsid w:val="00A21EA6"/>
    <w:rsid w:val="00A22581"/>
    <w:rsid w:val="00A2551C"/>
    <w:rsid w:val="00A264F5"/>
    <w:rsid w:val="00A31EB0"/>
    <w:rsid w:val="00A32D43"/>
    <w:rsid w:val="00A33B2D"/>
    <w:rsid w:val="00A34ADF"/>
    <w:rsid w:val="00A35E40"/>
    <w:rsid w:val="00A368E7"/>
    <w:rsid w:val="00A370F4"/>
    <w:rsid w:val="00A37BBA"/>
    <w:rsid w:val="00A37E71"/>
    <w:rsid w:val="00A40B32"/>
    <w:rsid w:val="00A43156"/>
    <w:rsid w:val="00A43F2E"/>
    <w:rsid w:val="00A44090"/>
    <w:rsid w:val="00A4655C"/>
    <w:rsid w:val="00A46F3B"/>
    <w:rsid w:val="00A51C61"/>
    <w:rsid w:val="00A52533"/>
    <w:rsid w:val="00A52E37"/>
    <w:rsid w:val="00A52F41"/>
    <w:rsid w:val="00A53475"/>
    <w:rsid w:val="00A540FA"/>
    <w:rsid w:val="00A56EB2"/>
    <w:rsid w:val="00A600C9"/>
    <w:rsid w:val="00A6019A"/>
    <w:rsid w:val="00A60391"/>
    <w:rsid w:val="00A61495"/>
    <w:rsid w:val="00A617A5"/>
    <w:rsid w:val="00A6283E"/>
    <w:rsid w:val="00A62D87"/>
    <w:rsid w:val="00A63A8D"/>
    <w:rsid w:val="00A67BEC"/>
    <w:rsid w:val="00A67EFE"/>
    <w:rsid w:val="00A70084"/>
    <w:rsid w:val="00A70EE7"/>
    <w:rsid w:val="00A7115B"/>
    <w:rsid w:val="00A71275"/>
    <w:rsid w:val="00A747A2"/>
    <w:rsid w:val="00A74B45"/>
    <w:rsid w:val="00A74D6A"/>
    <w:rsid w:val="00A76678"/>
    <w:rsid w:val="00A76CD8"/>
    <w:rsid w:val="00A77018"/>
    <w:rsid w:val="00A77F11"/>
    <w:rsid w:val="00A80A2F"/>
    <w:rsid w:val="00A81E95"/>
    <w:rsid w:val="00A820C1"/>
    <w:rsid w:val="00A82524"/>
    <w:rsid w:val="00A84274"/>
    <w:rsid w:val="00A85150"/>
    <w:rsid w:val="00A854A3"/>
    <w:rsid w:val="00A86DFA"/>
    <w:rsid w:val="00A872A2"/>
    <w:rsid w:val="00A87ED6"/>
    <w:rsid w:val="00A90FE8"/>
    <w:rsid w:val="00A923A6"/>
    <w:rsid w:val="00A92AAC"/>
    <w:rsid w:val="00A93401"/>
    <w:rsid w:val="00A93990"/>
    <w:rsid w:val="00A95E6C"/>
    <w:rsid w:val="00A960A3"/>
    <w:rsid w:val="00A96706"/>
    <w:rsid w:val="00A973D6"/>
    <w:rsid w:val="00A97B44"/>
    <w:rsid w:val="00AA015E"/>
    <w:rsid w:val="00AA0E08"/>
    <w:rsid w:val="00AA2562"/>
    <w:rsid w:val="00AA3918"/>
    <w:rsid w:val="00AA4AEB"/>
    <w:rsid w:val="00AA5E77"/>
    <w:rsid w:val="00AA61A0"/>
    <w:rsid w:val="00AA6986"/>
    <w:rsid w:val="00AA7540"/>
    <w:rsid w:val="00AB0D77"/>
    <w:rsid w:val="00AB1B41"/>
    <w:rsid w:val="00AB26BE"/>
    <w:rsid w:val="00AB27CB"/>
    <w:rsid w:val="00AB3B96"/>
    <w:rsid w:val="00AB4393"/>
    <w:rsid w:val="00AB4A52"/>
    <w:rsid w:val="00AB7CAB"/>
    <w:rsid w:val="00AC23BA"/>
    <w:rsid w:val="00AC2784"/>
    <w:rsid w:val="00AC3563"/>
    <w:rsid w:val="00AC3905"/>
    <w:rsid w:val="00AC444E"/>
    <w:rsid w:val="00AC6EE7"/>
    <w:rsid w:val="00AD11A1"/>
    <w:rsid w:val="00AD40C0"/>
    <w:rsid w:val="00AD451E"/>
    <w:rsid w:val="00AD67CA"/>
    <w:rsid w:val="00AD689E"/>
    <w:rsid w:val="00AE03C3"/>
    <w:rsid w:val="00AE3066"/>
    <w:rsid w:val="00AE30B3"/>
    <w:rsid w:val="00AE30B7"/>
    <w:rsid w:val="00AE32AC"/>
    <w:rsid w:val="00AE35CF"/>
    <w:rsid w:val="00AE484A"/>
    <w:rsid w:val="00AE5A53"/>
    <w:rsid w:val="00AE7B08"/>
    <w:rsid w:val="00AE7FA8"/>
    <w:rsid w:val="00AF0A5A"/>
    <w:rsid w:val="00AF14FD"/>
    <w:rsid w:val="00AF271B"/>
    <w:rsid w:val="00AF40CD"/>
    <w:rsid w:val="00AF78E3"/>
    <w:rsid w:val="00B00183"/>
    <w:rsid w:val="00B0184C"/>
    <w:rsid w:val="00B01B34"/>
    <w:rsid w:val="00B025F7"/>
    <w:rsid w:val="00B030B0"/>
    <w:rsid w:val="00B03EFE"/>
    <w:rsid w:val="00B04875"/>
    <w:rsid w:val="00B06201"/>
    <w:rsid w:val="00B07FD7"/>
    <w:rsid w:val="00B1003A"/>
    <w:rsid w:val="00B108B7"/>
    <w:rsid w:val="00B11EB4"/>
    <w:rsid w:val="00B12475"/>
    <w:rsid w:val="00B137AA"/>
    <w:rsid w:val="00B1483A"/>
    <w:rsid w:val="00B1556C"/>
    <w:rsid w:val="00B208A0"/>
    <w:rsid w:val="00B24EF5"/>
    <w:rsid w:val="00B27035"/>
    <w:rsid w:val="00B27B91"/>
    <w:rsid w:val="00B27F04"/>
    <w:rsid w:val="00B3016E"/>
    <w:rsid w:val="00B33077"/>
    <w:rsid w:val="00B35228"/>
    <w:rsid w:val="00B35905"/>
    <w:rsid w:val="00B360A8"/>
    <w:rsid w:val="00B366F8"/>
    <w:rsid w:val="00B41FF2"/>
    <w:rsid w:val="00B43672"/>
    <w:rsid w:val="00B44045"/>
    <w:rsid w:val="00B45F1B"/>
    <w:rsid w:val="00B461E8"/>
    <w:rsid w:val="00B53BDF"/>
    <w:rsid w:val="00B54AD5"/>
    <w:rsid w:val="00B55B2F"/>
    <w:rsid w:val="00B5791B"/>
    <w:rsid w:val="00B6335A"/>
    <w:rsid w:val="00B63FDE"/>
    <w:rsid w:val="00B65495"/>
    <w:rsid w:val="00B654CA"/>
    <w:rsid w:val="00B656C0"/>
    <w:rsid w:val="00B65DD3"/>
    <w:rsid w:val="00B674D3"/>
    <w:rsid w:val="00B70FCE"/>
    <w:rsid w:val="00B712F6"/>
    <w:rsid w:val="00B71986"/>
    <w:rsid w:val="00B76A46"/>
    <w:rsid w:val="00B80A66"/>
    <w:rsid w:val="00B80F74"/>
    <w:rsid w:val="00B81610"/>
    <w:rsid w:val="00B83BCB"/>
    <w:rsid w:val="00B84506"/>
    <w:rsid w:val="00B84B11"/>
    <w:rsid w:val="00B86226"/>
    <w:rsid w:val="00B927EF"/>
    <w:rsid w:val="00B92A41"/>
    <w:rsid w:val="00B941B0"/>
    <w:rsid w:val="00B94C3E"/>
    <w:rsid w:val="00B94EF3"/>
    <w:rsid w:val="00B96751"/>
    <w:rsid w:val="00B96996"/>
    <w:rsid w:val="00B9782F"/>
    <w:rsid w:val="00BA0993"/>
    <w:rsid w:val="00BA1575"/>
    <w:rsid w:val="00BA1E04"/>
    <w:rsid w:val="00BA2606"/>
    <w:rsid w:val="00BA33F7"/>
    <w:rsid w:val="00BA5720"/>
    <w:rsid w:val="00BA64EB"/>
    <w:rsid w:val="00BA6EC4"/>
    <w:rsid w:val="00BA7C8C"/>
    <w:rsid w:val="00BB0BBE"/>
    <w:rsid w:val="00BB1CC9"/>
    <w:rsid w:val="00BB32AB"/>
    <w:rsid w:val="00BB3F33"/>
    <w:rsid w:val="00BB448F"/>
    <w:rsid w:val="00BB51A8"/>
    <w:rsid w:val="00BC0544"/>
    <w:rsid w:val="00BC304A"/>
    <w:rsid w:val="00BC61DB"/>
    <w:rsid w:val="00BC629D"/>
    <w:rsid w:val="00BC784D"/>
    <w:rsid w:val="00BC7F6C"/>
    <w:rsid w:val="00BD187B"/>
    <w:rsid w:val="00BD1F31"/>
    <w:rsid w:val="00BD2DFE"/>
    <w:rsid w:val="00BD57F8"/>
    <w:rsid w:val="00BE22E9"/>
    <w:rsid w:val="00BE4748"/>
    <w:rsid w:val="00BE704E"/>
    <w:rsid w:val="00BE780B"/>
    <w:rsid w:val="00BF17FB"/>
    <w:rsid w:val="00BF1C6A"/>
    <w:rsid w:val="00BF7070"/>
    <w:rsid w:val="00C0070F"/>
    <w:rsid w:val="00C00B69"/>
    <w:rsid w:val="00C01217"/>
    <w:rsid w:val="00C0208D"/>
    <w:rsid w:val="00C04AE6"/>
    <w:rsid w:val="00C0534F"/>
    <w:rsid w:val="00C06D70"/>
    <w:rsid w:val="00C10ABB"/>
    <w:rsid w:val="00C10F7F"/>
    <w:rsid w:val="00C12E9F"/>
    <w:rsid w:val="00C1343B"/>
    <w:rsid w:val="00C14CBF"/>
    <w:rsid w:val="00C15020"/>
    <w:rsid w:val="00C158A9"/>
    <w:rsid w:val="00C16A29"/>
    <w:rsid w:val="00C2041D"/>
    <w:rsid w:val="00C206E4"/>
    <w:rsid w:val="00C20721"/>
    <w:rsid w:val="00C218BD"/>
    <w:rsid w:val="00C222D9"/>
    <w:rsid w:val="00C22C78"/>
    <w:rsid w:val="00C2353A"/>
    <w:rsid w:val="00C24224"/>
    <w:rsid w:val="00C27CD0"/>
    <w:rsid w:val="00C27EC4"/>
    <w:rsid w:val="00C31A2C"/>
    <w:rsid w:val="00C31D1C"/>
    <w:rsid w:val="00C335A4"/>
    <w:rsid w:val="00C362B5"/>
    <w:rsid w:val="00C36DF1"/>
    <w:rsid w:val="00C36F1B"/>
    <w:rsid w:val="00C37AEF"/>
    <w:rsid w:val="00C37C72"/>
    <w:rsid w:val="00C4059D"/>
    <w:rsid w:val="00C412F7"/>
    <w:rsid w:val="00C42D87"/>
    <w:rsid w:val="00C45FE0"/>
    <w:rsid w:val="00C46106"/>
    <w:rsid w:val="00C46532"/>
    <w:rsid w:val="00C46B5D"/>
    <w:rsid w:val="00C46BCD"/>
    <w:rsid w:val="00C47008"/>
    <w:rsid w:val="00C5260A"/>
    <w:rsid w:val="00C53A65"/>
    <w:rsid w:val="00C54D6B"/>
    <w:rsid w:val="00C550C2"/>
    <w:rsid w:val="00C55979"/>
    <w:rsid w:val="00C55C0D"/>
    <w:rsid w:val="00C5678E"/>
    <w:rsid w:val="00C57AA2"/>
    <w:rsid w:val="00C6085A"/>
    <w:rsid w:val="00C60F03"/>
    <w:rsid w:val="00C6212A"/>
    <w:rsid w:val="00C65A65"/>
    <w:rsid w:val="00C6633D"/>
    <w:rsid w:val="00C7216A"/>
    <w:rsid w:val="00C7247E"/>
    <w:rsid w:val="00C724E8"/>
    <w:rsid w:val="00C72895"/>
    <w:rsid w:val="00C73294"/>
    <w:rsid w:val="00C73412"/>
    <w:rsid w:val="00C741A5"/>
    <w:rsid w:val="00C74459"/>
    <w:rsid w:val="00C74F0A"/>
    <w:rsid w:val="00C76502"/>
    <w:rsid w:val="00C8085B"/>
    <w:rsid w:val="00C8119D"/>
    <w:rsid w:val="00C81C76"/>
    <w:rsid w:val="00C81E02"/>
    <w:rsid w:val="00C83C38"/>
    <w:rsid w:val="00C84FD3"/>
    <w:rsid w:val="00C8705B"/>
    <w:rsid w:val="00C91331"/>
    <w:rsid w:val="00C92100"/>
    <w:rsid w:val="00C94439"/>
    <w:rsid w:val="00C94524"/>
    <w:rsid w:val="00C9644A"/>
    <w:rsid w:val="00C96A8C"/>
    <w:rsid w:val="00C9742B"/>
    <w:rsid w:val="00CA33C7"/>
    <w:rsid w:val="00CA3DE6"/>
    <w:rsid w:val="00CA4FCA"/>
    <w:rsid w:val="00CA6218"/>
    <w:rsid w:val="00CA7550"/>
    <w:rsid w:val="00CA7D81"/>
    <w:rsid w:val="00CB33ED"/>
    <w:rsid w:val="00CB3777"/>
    <w:rsid w:val="00CB412E"/>
    <w:rsid w:val="00CB7B9B"/>
    <w:rsid w:val="00CC192D"/>
    <w:rsid w:val="00CC4AA7"/>
    <w:rsid w:val="00CD1929"/>
    <w:rsid w:val="00CD3E6A"/>
    <w:rsid w:val="00CD4916"/>
    <w:rsid w:val="00CD4F58"/>
    <w:rsid w:val="00CD6B6B"/>
    <w:rsid w:val="00CD71DE"/>
    <w:rsid w:val="00CE0687"/>
    <w:rsid w:val="00CE0CF8"/>
    <w:rsid w:val="00CE174D"/>
    <w:rsid w:val="00CE17BF"/>
    <w:rsid w:val="00CE2F9D"/>
    <w:rsid w:val="00CE3E60"/>
    <w:rsid w:val="00CE525D"/>
    <w:rsid w:val="00CE61AF"/>
    <w:rsid w:val="00CE669A"/>
    <w:rsid w:val="00CE70E0"/>
    <w:rsid w:val="00CE7BEA"/>
    <w:rsid w:val="00CF2FF3"/>
    <w:rsid w:val="00CF3D6D"/>
    <w:rsid w:val="00CF47FE"/>
    <w:rsid w:val="00CF5976"/>
    <w:rsid w:val="00CF6658"/>
    <w:rsid w:val="00D01DEE"/>
    <w:rsid w:val="00D03CB7"/>
    <w:rsid w:val="00D045C1"/>
    <w:rsid w:val="00D0548C"/>
    <w:rsid w:val="00D0556E"/>
    <w:rsid w:val="00D06495"/>
    <w:rsid w:val="00D0671A"/>
    <w:rsid w:val="00D06916"/>
    <w:rsid w:val="00D07510"/>
    <w:rsid w:val="00D07D42"/>
    <w:rsid w:val="00D10272"/>
    <w:rsid w:val="00D11679"/>
    <w:rsid w:val="00D15892"/>
    <w:rsid w:val="00D16A77"/>
    <w:rsid w:val="00D16B4D"/>
    <w:rsid w:val="00D171BD"/>
    <w:rsid w:val="00D21196"/>
    <w:rsid w:val="00D2125C"/>
    <w:rsid w:val="00D22568"/>
    <w:rsid w:val="00D22C4D"/>
    <w:rsid w:val="00D23C7C"/>
    <w:rsid w:val="00D23D1B"/>
    <w:rsid w:val="00D24BC9"/>
    <w:rsid w:val="00D27B3F"/>
    <w:rsid w:val="00D3288D"/>
    <w:rsid w:val="00D3444B"/>
    <w:rsid w:val="00D3482F"/>
    <w:rsid w:val="00D34F2C"/>
    <w:rsid w:val="00D414C9"/>
    <w:rsid w:val="00D425FA"/>
    <w:rsid w:val="00D45FFA"/>
    <w:rsid w:val="00D461EC"/>
    <w:rsid w:val="00D4752E"/>
    <w:rsid w:val="00D47792"/>
    <w:rsid w:val="00D509CF"/>
    <w:rsid w:val="00D520DB"/>
    <w:rsid w:val="00D521C6"/>
    <w:rsid w:val="00D52ACC"/>
    <w:rsid w:val="00D52FEA"/>
    <w:rsid w:val="00D5317E"/>
    <w:rsid w:val="00D60E60"/>
    <w:rsid w:val="00D6141F"/>
    <w:rsid w:val="00D61C87"/>
    <w:rsid w:val="00D62FE5"/>
    <w:rsid w:val="00D6450A"/>
    <w:rsid w:val="00D65B11"/>
    <w:rsid w:val="00D66A54"/>
    <w:rsid w:val="00D66C9F"/>
    <w:rsid w:val="00D674B3"/>
    <w:rsid w:val="00D7060E"/>
    <w:rsid w:val="00D7066D"/>
    <w:rsid w:val="00D71FAE"/>
    <w:rsid w:val="00D7261A"/>
    <w:rsid w:val="00D72994"/>
    <w:rsid w:val="00D736E0"/>
    <w:rsid w:val="00D73B53"/>
    <w:rsid w:val="00D77187"/>
    <w:rsid w:val="00D7768F"/>
    <w:rsid w:val="00D777A7"/>
    <w:rsid w:val="00D778A5"/>
    <w:rsid w:val="00D77EEB"/>
    <w:rsid w:val="00D801D2"/>
    <w:rsid w:val="00D8032B"/>
    <w:rsid w:val="00D812BA"/>
    <w:rsid w:val="00D81703"/>
    <w:rsid w:val="00D83CDC"/>
    <w:rsid w:val="00D8472A"/>
    <w:rsid w:val="00D852CD"/>
    <w:rsid w:val="00D85761"/>
    <w:rsid w:val="00D902EB"/>
    <w:rsid w:val="00D90CBF"/>
    <w:rsid w:val="00D93CB5"/>
    <w:rsid w:val="00DA1CDB"/>
    <w:rsid w:val="00DA3765"/>
    <w:rsid w:val="00DA4765"/>
    <w:rsid w:val="00DA505F"/>
    <w:rsid w:val="00DA51E0"/>
    <w:rsid w:val="00DA5CED"/>
    <w:rsid w:val="00DA64AE"/>
    <w:rsid w:val="00DA7883"/>
    <w:rsid w:val="00DB011C"/>
    <w:rsid w:val="00DB13E5"/>
    <w:rsid w:val="00DB18B7"/>
    <w:rsid w:val="00DB193C"/>
    <w:rsid w:val="00DB2741"/>
    <w:rsid w:val="00DB4922"/>
    <w:rsid w:val="00DB568C"/>
    <w:rsid w:val="00DB5F99"/>
    <w:rsid w:val="00DB6A98"/>
    <w:rsid w:val="00DB6F87"/>
    <w:rsid w:val="00DB7059"/>
    <w:rsid w:val="00DB78BF"/>
    <w:rsid w:val="00DB7DB8"/>
    <w:rsid w:val="00DC11E9"/>
    <w:rsid w:val="00DC181B"/>
    <w:rsid w:val="00DC4CE6"/>
    <w:rsid w:val="00DC5513"/>
    <w:rsid w:val="00DC565C"/>
    <w:rsid w:val="00DC5B47"/>
    <w:rsid w:val="00DC772C"/>
    <w:rsid w:val="00DD1261"/>
    <w:rsid w:val="00DD29D7"/>
    <w:rsid w:val="00DD3F6F"/>
    <w:rsid w:val="00DD660C"/>
    <w:rsid w:val="00DD796C"/>
    <w:rsid w:val="00DD7DC0"/>
    <w:rsid w:val="00DE0C32"/>
    <w:rsid w:val="00DE1B54"/>
    <w:rsid w:val="00DE2470"/>
    <w:rsid w:val="00DE2C70"/>
    <w:rsid w:val="00DE40AA"/>
    <w:rsid w:val="00DE4F64"/>
    <w:rsid w:val="00DE6228"/>
    <w:rsid w:val="00DE6DEF"/>
    <w:rsid w:val="00DE6EE3"/>
    <w:rsid w:val="00DE72A7"/>
    <w:rsid w:val="00DF0ED0"/>
    <w:rsid w:val="00DF16EA"/>
    <w:rsid w:val="00DF3087"/>
    <w:rsid w:val="00DF3C57"/>
    <w:rsid w:val="00DF483A"/>
    <w:rsid w:val="00DF5B9B"/>
    <w:rsid w:val="00DF5F0B"/>
    <w:rsid w:val="00DF5F42"/>
    <w:rsid w:val="00DF7286"/>
    <w:rsid w:val="00DF7EFD"/>
    <w:rsid w:val="00E00062"/>
    <w:rsid w:val="00E02712"/>
    <w:rsid w:val="00E03A74"/>
    <w:rsid w:val="00E04F9A"/>
    <w:rsid w:val="00E06E1C"/>
    <w:rsid w:val="00E107FA"/>
    <w:rsid w:val="00E12A27"/>
    <w:rsid w:val="00E1678E"/>
    <w:rsid w:val="00E17C34"/>
    <w:rsid w:val="00E216D4"/>
    <w:rsid w:val="00E22780"/>
    <w:rsid w:val="00E2374C"/>
    <w:rsid w:val="00E240BB"/>
    <w:rsid w:val="00E240F1"/>
    <w:rsid w:val="00E246F9"/>
    <w:rsid w:val="00E24C9B"/>
    <w:rsid w:val="00E251F9"/>
    <w:rsid w:val="00E255A8"/>
    <w:rsid w:val="00E25958"/>
    <w:rsid w:val="00E25FFA"/>
    <w:rsid w:val="00E26CB6"/>
    <w:rsid w:val="00E26ED7"/>
    <w:rsid w:val="00E34DD8"/>
    <w:rsid w:val="00E34FBD"/>
    <w:rsid w:val="00E40EEC"/>
    <w:rsid w:val="00E413C3"/>
    <w:rsid w:val="00E42CD4"/>
    <w:rsid w:val="00E4446D"/>
    <w:rsid w:val="00E460C5"/>
    <w:rsid w:val="00E503F8"/>
    <w:rsid w:val="00E50AB0"/>
    <w:rsid w:val="00E51B62"/>
    <w:rsid w:val="00E52BF8"/>
    <w:rsid w:val="00E54140"/>
    <w:rsid w:val="00E54B28"/>
    <w:rsid w:val="00E56D50"/>
    <w:rsid w:val="00E578A5"/>
    <w:rsid w:val="00E600EF"/>
    <w:rsid w:val="00E61655"/>
    <w:rsid w:val="00E61A26"/>
    <w:rsid w:val="00E63D05"/>
    <w:rsid w:val="00E64597"/>
    <w:rsid w:val="00E66D33"/>
    <w:rsid w:val="00E67F06"/>
    <w:rsid w:val="00E713F5"/>
    <w:rsid w:val="00E71C8F"/>
    <w:rsid w:val="00E73B69"/>
    <w:rsid w:val="00E73E66"/>
    <w:rsid w:val="00E74836"/>
    <w:rsid w:val="00E774AB"/>
    <w:rsid w:val="00E77CBA"/>
    <w:rsid w:val="00E77F34"/>
    <w:rsid w:val="00E80CA3"/>
    <w:rsid w:val="00E81E7B"/>
    <w:rsid w:val="00E85521"/>
    <w:rsid w:val="00E875F7"/>
    <w:rsid w:val="00E87881"/>
    <w:rsid w:val="00E87C06"/>
    <w:rsid w:val="00E87C35"/>
    <w:rsid w:val="00E87DC1"/>
    <w:rsid w:val="00E9008C"/>
    <w:rsid w:val="00E91038"/>
    <w:rsid w:val="00E917D2"/>
    <w:rsid w:val="00E91B57"/>
    <w:rsid w:val="00E92387"/>
    <w:rsid w:val="00E9261D"/>
    <w:rsid w:val="00E92C29"/>
    <w:rsid w:val="00E94083"/>
    <w:rsid w:val="00E94A6C"/>
    <w:rsid w:val="00E95C7B"/>
    <w:rsid w:val="00E96320"/>
    <w:rsid w:val="00E970FB"/>
    <w:rsid w:val="00E97F96"/>
    <w:rsid w:val="00EA09F0"/>
    <w:rsid w:val="00EA0CDA"/>
    <w:rsid w:val="00EA0E71"/>
    <w:rsid w:val="00EA1560"/>
    <w:rsid w:val="00EA18AA"/>
    <w:rsid w:val="00EA1B09"/>
    <w:rsid w:val="00EA1B80"/>
    <w:rsid w:val="00EA2E3D"/>
    <w:rsid w:val="00EA3BCD"/>
    <w:rsid w:val="00EA3F6B"/>
    <w:rsid w:val="00EA4B07"/>
    <w:rsid w:val="00EA4F7D"/>
    <w:rsid w:val="00EA596D"/>
    <w:rsid w:val="00EA627A"/>
    <w:rsid w:val="00EA6502"/>
    <w:rsid w:val="00EA65FC"/>
    <w:rsid w:val="00EB17A7"/>
    <w:rsid w:val="00EB2659"/>
    <w:rsid w:val="00EB2BF2"/>
    <w:rsid w:val="00EB55EC"/>
    <w:rsid w:val="00EB6966"/>
    <w:rsid w:val="00EB7583"/>
    <w:rsid w:val="00EB75A5"/>
    <w:rsid w:val="00EC065D"/>
    <w:rsid w:val="00EC1F7A"/>
    <w:rsid w:val="00EC2677"/>
    <w:rsid w:val="00EC49F9"/>
    <w:rsid w:val="00EC6917"/>
    <w:rsid w:val="00EC6FB2"/>
    <w:rsid w:val="00EC7189"/>
    <w:rsid w:val="00EC7499"/>
    <w:rsid w:val="00ED002E"/>
    <w:rsid w:val="00ED09EC"/>
    <w:rsid w:val="00ED14B0"/>
    <w:rsid w:val="00ED1AD4"/>
    <w:rsid w:val="00ED26A8"/>
    <w:rsid w:val="00ED2B99"/>
    <w:rsid w:val="00ED2E42"/>
    <w:rsid w:val="00ED350C"/>
    <w:rsid w:val="00ED3648"/>
    <w:rsid w:val="00ED461C"/>
    <w:rsid w:val="00ED5125"/>
    <w:rsid w:val="00ED74F0"/>
    <w:rsid w:val="00EE07AC"/>
    <w:rsid w:val="00EE3805"/>
    <w:rsid w:val="00EE56A6"/>
    <w:rsid w:val="00EE58F7"/>
    <w:rsid w:val="00EF0457"/>
    <w:rsid w:val="00EF073F"/>
    <w:rsid w:val="00EF2E99"/>
    <w:rsid w:val="00EF42DB"/>
    <w:rsid w:val="00EF64F1"/>
    <w:rsid w:val="00EF6919"/>
    <w:rsid w:val="00F0527D"/>
    <w:rsid w:val="00F06C3F"/>
    <w:rsid w:val="00F06E53"/>
    <w:rsid w:val="00F06E6B"/>
    <w:rsid w:val="00F1120A"/>
    <w:rsid w:val="00F1123D"/>
    <w:rsid w:val="00F1517E"/>
    <w:rsid w:val="00F17279"/>
    <w:rsid w:val="00F221E5"/>
    <w:rsid w:val="00F22292"/>
    <w:rsid w:val="00F22DBB"/>
    <w:rsid w:val="00F23313"/>
    <w:rsid w:val="00F23A24"/>
    <w:rsid w:val="00F24895"/>
    <w:rsid w:val="00F27497"/>
    <w:rsid w:val="00F27E24"/>
    <w:rsid w:val="00F27FBF"/>
    <w:rsid w:val="00F3024A"/>
    <w:rsid w:val="00F3335D"/>
    <w:rsid w:val="00F34094"/>
    <w:rsid w:val="00F357AB"/>
    <w:rsid w:val="00F3597B"/>
    <w:rsid w:val="00F366CB"/>
    <w:rsid w:val="00F36C12"/>
    <w:rsid w:val="00F36FA2"/>
    <w:rsid w:val="00F37405"/>
    <w:rsid w:val="00F40676"/>
    <w:rsid w:val="00F4182E"/>
    <w:rsid w:val="00F41F96"/>
    <w:rsid w:val="00F44FC0"/>
    <w:rsid w:val="00F45739"/>
    <w:rsid w:val="00F465A0"/>
    <w:rsid w:val="00F46762"/>
    <w:rsid w:val="00F51990"/>
    <w:rsid w:val="00F520EE"/>
    <w:rsid w:val="00F55C47"/>
    <w:rsid w:val="00F567B6"/>
    <w:rsid w:val="00F60188"/>
    <w:rsid w:val="00F607D3"/>
    <w:rsid w:val="00F64017"/>
    <w:rsid w:val="00F642E9"/>
    <w:rsid w:val="00F65C55"/>
    <w:rsid w:val="00F65F0C"/>
    <w:rsid w:val="00F6621E"/>
    <w:rsid w:val="00F70EEF"/>
    <w:rsid w:val="00F71520"/>
    <w:rsid w:val="00F7305C"/>
    <w:rsid w:val="00F747F8"/>
    <w:rsid w:val="00F74DE8"/>
    <w:rsid w:val="00F7623F"/>
    <w:rsid w:val="00F763DA"/>
    <w:rsid w:val="00F7677A"/>
    <w:rsid w:val="00F76EB0"/>
    <w:rsid w:val="00F8062B"/>
    <w:rsid w:val="00F81954"/>
    <w:rsid w:val="00F821D0"/>
    <w:rsid w:val="00F83064"/>
    <w:rsid w:val="00F83CCC"/>
    <w:rsid w:val="00F8607C"/>
    <w:rsid w:val="00F87911"/>
    <w:rsid w:val="00F90126"/>
    <w:rsid w:val="00F90CC0"/>
    <w:rsid w:val="00F91514"/>
    <w:rsid w:val="00F94E0E"/>
    <w:rsid w:val="00F96E32"/>
    <w:rsid w:val="00F971E7"/>
    <w:rsid w:val="00F977C8"/>
    <w:rsid w:val="00FA0028"/>
    <w:rsid w:val="00FA06B7"/>
    <w:rsid w:val="00FA0B2F"/>
    <w:rsid w:val="00FA1905"/>
    <w:rsid w:val="00FA1FA3"/>
    <w:rsid w:val="00FA3A9A"/>
    <w:rsid w:val="00FA6AC6"/>
    <w:rsid w:val="00FA6DCC"/>
    <w:rsid w:val="00FA6F3D"/>
    <w:rsid w:val="00FB0363"/>
    <w:rsid w:val="00FB32B0"/>
    <w:rsid w:val="00FB34A3"/>
    <w:rsid w:val="00FB4650"/>
    <w:rsid w:val="00FB46AA"/>
    <w:rsid w:val="00FB4E30"/>
    <w:rsid w:val="00FB4F02"/>
    <w:rsid w:val="00FB5964"/>
    <w:rsid w:val="00FB6942"/>
    <w:rsid w:val="00FB695B"/>
    <w:rsid w:val="00FB7983"/>
    <w:rsid w:val="00FC0B03"/>
    <w:rsid w:val="00FC1790"/>
    <w:rsid w:val="00FC19B0"/>
    <w:rsid w:val="00FC215B"/>
    <w:rsid w:val="00FC226F"/>
    <w:rsid w:val="00FC2318"/>
    <w:rsid w:val="00FC42F3"/>
    <w:rsid w:val="00FC6274"/>
    <w:rsid w:val="00FC7450"/>
    <w:rsid w:val="00FD014A"/>
    <w:rsid w:val="00FD08AF"/>
    <w:rsid w:val="00FD1C3F"/>
    <w:rsid w:val="00FD20CC"/>
    <w:rsid w:val="00FD2B16"/>
    <w:rsid w:val="00FD3614"/>
    <w:rsid w:val="00FD4E14"/>
    <w:rsid w:val="00FD5E1B"/>
    <w:rsid w:val="00FD6AFF"/>
    <w:rsid w:val="00FD7434"/>
    <w:rsid w:val="00FE1BA2"/>
    <w:rsid w:val="00FE3738"/>
    <w:rsid w:val="00FE47B2"/>
    <w:rsid w:val="00FE67C1"/>
    <w:rsid w:val="00FE7B88"/>
    <w:rsid w:val="00FF2914"/>
    <w:rsid w:val="00FF2BBD"/>
    <w:rsid w:val="00FF3861"/>
    <w:rsid w:val="00FF7C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14780"/>
  <w15:docId w15:val="{BB6F93E5-E2A8-4639-86A4-01DF2DEE6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B62"/>
    <w:rPr>
      <w:sz w:val="24"/>
      <w:szCs w:val="24"/>
    </w:rPr>
  </w:style>
  <w:style w:type="paragraph" w:styleId="Heading1">
    <w:name w:val="heading 1"/>
    <w:basedOn w:val="Normal"/>
    <w:next w:val="Normal"/>
    <w:link w:val="Heading1Char"/>
    <w:uiPriority w:val="9"/>
    <w:qFormat/>
    <w:rsid w:val="00506D7A"/>
    <w:pPr>
      <w:keepNext/>
      <w:keepLines/>
      <w:spacing w:before="240"/>
      <w:outlineLvl w:val="0"/>
    </w:pPr>
    <w:rPr>
      <w:b/>
      <w:bCs/>
      <w:color w:val="2F5496"/>
      <w:kern w:val="36"/>
      <w:sz w:val="48"/>
      <w:szCs w:val="48"/>
    </w:rPr>
  </w:style>
  <w:style w:type="paragraph" w:styleId="Heading2">
    <w:name w:val="heading 2"/>
    <w:basedOn w:val="Normal"/>
    <w:next w:val="Normal"/>
    <w:link w:val="Heading2Char"/>
    <w:uiPriority w:val="9"/>
    <w:qFormat/>
    <w:rsid w:val="00506D7A"/>
    <w:pPr>
      <w:keepNext/>
      <w:keepLines/>
      <w:spacing w:before="40"/>
      <w:outlineLvl w:val="1"/>
    </w:pPr>
    <w:rPr>
      <w:b/>
      <w:bCs/>
      <w:color w:val="2F5496"/>
      <w:sz w:val="36"/>
      <w:szCs w:val="36"/>
    </w:rPr>
  </w:style>
  <w:style w:type="paragraph" w:styleId="Heading3">
    <w:name w:val="heading 3"/>
    <w:basedOn w:val="Normal"/>
    <w:next w:val="Normal"/>
    <w:link w:val="Heading3Char"/>
    <w:uiPriority w:val="9"/>
    <w:qFormat/>
    <w:rsid w:val="00506D7A"/>
    <w:pPr>
      <w:keepNext/>
      <w:keepLines/>
      <w:spacing w:before="40"/>
      <w:outlineLvl w:val="2"/>
    </w:pPr>
    <w:rPr>
      <w:b/>
      <w:bCs/>
      <w:color w:val="1F3763"/>
      <w:sz w:val="28"/>
      <w:szCs w:val="28"/>
    </w:rPr>
  </w:style>
  <w:style w:type="paragraph" w:styleId="Heading4">
    <w:name w:val="heading 4"/>
    <w:basedOn w:val="Normal"/>
    <w:next w:val="Normal"/>
    <w:link w:val="Heading4Char"/>
    <w:uiPriority w:val="9"/>
    <w:qFormat/>
    <w:rsid w:val="00506D7A"/>
    <w:pPr>
      <w:keepNext/>
      <w:keepLines/>
      <w:spacing w:before="40"/>
      <w:outlineLvl w:val="3"/>
    </w:pPr>
    <w:rPr>
      <w:b/>
      <w:bCs/>
      <w:iCs/>
      <w:color w:val="2F5496"/>
    </w:rPr>
  </w:style>
  <w:style w:type="paragraph" w:styleId="Heading5">
    <w:name w:val="heading 5"/>
    <w:basedOn w:val="Normal"/>
    <w:next w:val="Normal"/>
    <w:link w:val="Heading5Char"/>
    <w:uiPriority w:val="9"/>
    <w:qFormat/>
    <w:rsid w:val="00506D7A"/>
    <w:pPr>
      <w:keepNext/>
      <w:keepLines/>
      <w:spacing w:before="40"/>
      <w:outlineLvl w:val="4"/>
    </w:pPr>
    <w:rPr>
      <w:b/>
      <w:bCs/>
      <w:color w:val="2F5496"/>
      <w:sz w:val="20"/>
      <w:szCs w:val="20"/>
    </w:rPr>
  </w:style>
  <w:style w:type="paragraph" w:styleId="Heading6">
    <w:name w:val="heading 6"/>
    <w:basedOn w:val="Normal"/>
    <w:next w:val="Normal"/>
    <w:link w:val="Heading6Char"/>
    <w:uiPriority w:val="9"/>
    <w:qFormat/>
    <w:rsid w:val="00506D7A"/>
    <w:pPr>
      <w:keepNext/>
      <w:keepLines/>
      <w:spacing w:before="40"/>
      <w:outlineLvl w:val="5"/>
    </w:pPr>
    <w:rPr>
      <w:b/>
      <w:bCs/>
      <w:color w:val="1F3763"/>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7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506D7A"/>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506D7A"/>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506D7A"/>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506D7A"/>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 w:type="paragraph" w:styleId="Header">
    <w:name w:val="header"/>
    <w:basedOn w:val="Normal"/>
    <w:link w:val="HeaderChar"/>
    <w:uiPriority w:val="99"/>
    <w:unhideWhenUsed/>
    <w:rsid w:val="00BF17FB"/>
    <w:pPr>
      <w:tabs>
        <w:tab w:val="center" w:pos="4680"/>
        <w:tab w:val="right" w:pos="9360"/>
      </w:tabs>
    </w:pPr>
  </w:style>
  <w:style w:type="character" w:customStyle="1" w:styleId="HeaderChar">
    <w:name w:val="Header Char"/>
    <w:basedOn w:val="DefaultParagraphFont"/>
    <w:link w:val="Header"/>
    <w:uiPriority w:val="99"/>
    <w:rsid w:val="00BF17FB"/>
    <w:rPr>
      <w:sz w:val="24"/>
      <w:szCs w:val="24"/>
    </w:rPr>
  </w:style>
  <w:style w:type="paragraph" w:styleId="Footer">
    <w:name w:val="footer"/>
    <w:basedOn w:val="Normal"/>
    <w:link w:val="FooterChar"/>
    <w:uiPriority w:val="99"/>
    <w:unhideWhenUsed/>
    <w:rsid w:val="00BF17FB"/>
    <w:pPr>
      <w:tabs>
        <w:tab w:val="center" w:pos="4680"/>
        <w:tab w:val="right" w:pos="9360"/>
      </w:tabs>
    </w:pPr>
  </w:style>
  <w:style w:type="character" w:customStyle="1" w:styleId="FooterChar">
    <w:name w:val="Footer Char"/>
    <w:basedOn w:val="DefaultParagraphFont"/>
    <w:link w:val="Footer"/>
    <w:uiPriority w:val="99"/>
    <w:rsid w:val="00BF17FB"/>
    <w:rPr>
      <w:sz w:val="24"/>
      <w:szCs w:val="24"/>
    </w:rPr>
  </w:style>
  <w:style w:type="paragraph" w:styleId="ListParagraph">
    <w:name w:val="List Paragraph"/>
    <w:basedOn w:val="Normal"/>
    <w:uiPriority w:val="34"/>
    <w:qFormat/>
    <w:rsid w:val="00F366CB"/>
    <w:pPr>
      <w:ind w:left="720"/>
      <w:contextualSpacing/>
    </w:pPr>
  </w:style>
  <w:style w:type="paragraph" w:styleId="Bibliography">
    <w:name w:val="Bibliography"/>
    <w:basedOn w:val="Normal"/>
    <w:next w:val="Normal"/>
    <w:uiPriority w:val="37"/>
    <w:unhideWhenUsed/>
    <w:rsid w:val="00EB17A7"/>
    <w:pPr>
      <w:spacing w:line="480" w:lineRule="auto"/>
      <w:ind w:left="720" w:hanging="720"/>
    </w:pPr>
  </w:style>
  <w:style w:type="character" w:styleId="CommentReference">
    <w:name w:val="annotation reference"/>
    <w:basedOn w:val="DefaultParagraphFont"/>
    <w:uiPriority w:val="99"/>
    <w:semiHidden/>
    <w:unhideWhenUsed/>
    <w:rsid w:val="0076065C"/>
    <w:rPr>
      <w:sz w:val="16"/>
      <w:szCs w:val="16"/>
    </w:rPr>
  </w:style>
  <w:style w:type="paragraph" w:styleId="CommentText">
    <w:name w:val="annotation text"/>
    <w:basedOn w:val="Normal"/>
    <w:link w:val="CommentTextChar"/>
    <w:uiPriority w:val="99"/>
    <w:unhideWhenUsed/>
    <w:rsid w:val="0076065C"/>
    <w:rPr>
      <w:sz w:val="20"/>
      <w:szCs w:val="20"/>
    </w:rPr>
  </w:style>
  <w:style w:type="character" w:customStyle="1" w:styleId="CommentTextChar">
    <w:name w:val="Comment Text Char"/>
    <w:basedOn w:val="DefaultParagraphFont"/>
    <w:link w:val="CommentText"/>
    <w:uiPriority w:val="99"/>
    <w:rsid w:val="0076065C"/>
  </w:style>
  <w:style w:type="paragraph" w:styleId="CommentSubject">
    <w:name w:val="annotation subject"/>
    <w:basedOn w:val="CommentText"/>
    <w:next w:val="CommentText"/>
    <w:link w:val="CommentSubjectChar"/>
    <w:uiPriority w:val="99"/>
    <w:semiHidden/>
    <w:unhideWhenUsed/>
    <w:rsid w:val="0076065C"/>
    <w:rPr>
      <w:b/>
      <w:bCs/>
    </w:rPr>
  </w:style>
  <w:style w:type="character" w:customStyle="1" w:styleId="CommentSubjectChar">
    <w:name w:val="Comment Subject Char"/>
    <w:basedOn w:val="CommentTextChar"/>
    <w:link w:val="CommentSubject"/>
    <w:uiPriority w:val="99"/>
    <w:semiHidden/>
    <w:rsid w:val="0076065C"/>
    <w:rPr>
      <w:b/>
      <w:bCs/>
    </w:rPr>
  </w:style>
  <w:style w:type="paragraph" w:styleId="BalloonText">
    <w:name w:val="Balloon Text"/>
    <w:basedOn w:val="Normal"/>
    <w:link w:val="BalloonTextChar"/>
    <w:uiPriority w:val="99"/>
    <w:semiHidden/>
    <w:unhideWhenUsed/>
    <w:rsid w:val="007606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65C"/>
    <w:rPr>
      <w:rFonts w:ascii="Segoe UI" w:hAnsi="Segoe UI" w:cs="Segoe UI"/>
      <w:sz w:val="18"/>
      <w:szCs w:val="18"/>
    </w:rPr>
  </w:style>
  <w:style w:type="paragraph" w:styleId="Revision">
    <w:name w:val="Revision"/>
    <w:hidden/>
    <w:uiPriority w:val="99"/>
    <w:semiHidden/>
    <w:rsid w:val="008441F0"/>
    <w:rPr>
      <w:sz w:val="24"/>
      <w:szCs w:val="24"/>
    </w:rPr>
  </w:style>
  <w:style w:type="character" w:styleId="Hyperlink">
    <w:name w:val="Hyperlink"/>
    <w:basedOn w:val="DefaultParagraphFont"/>
    <w:uiPriority w:val="99"/>
    <w:unhideWhenUsed/>
    <w:rsid w:val="006A04C4"/>
    <w:rPr>
      <w:color w:val="0000FF" w:themeColor="hyperlink"/>
      <w:u w:val="single"/>
    </w:rPr>
  </w:style>
  <w:style w:type="paragraph" w:customStyle="1" w:styleId="font-claude-response-body">
    <w:name w:val="font-claude-response-body"/>
    <w:basedOn w:val="Normal"/>
    <w:rsid w:val="000D336B"/>
    <w:pPr>
      <w:spacing w:before="100" w:beforeAutospacing="1" w:after="100" w:afterAutospacing="1"/>
    </w:pPr>
  </w:style>
  <w:style w:type="character" w:styleId="Emphasis">
    <w:name w:val="Emphasis"/>
    <w:basedOn w:val="DefaultParagraphFont"/>
    <w:uiPriority w:val="20"/>
    <w:qFormat/>
    <w:rsid w:val="000D336B"/>
    <w:rPr>
      <w:i/>
      <w:iCs/>
    </w:rPr>
  </w:style>
  <w:style w:type="table" w:styleId="TableGrid">
    <w:name w:val="Table Grid"/>
    <w:basedOn w:val="TableNormal"/>
    <w:uiPriority w:val="59"/>
    <w:rsid w:val="004817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1B3C"/>
    <w:rPr>
      <w:color w:val="800080" w:themeColor="followedHyperlink"/>
      <w:u w:val="single"/>
    </w:rPr>
  </w:style>
  <w:style w:type="character" w:customStyle="1" w:styleId="cursor-pointer">
    <w:name w:val="cursor-pointer"/>
    <w:basedOn w:val="DefaultParagraphFont"/>
    <w:rsid w:val="00A87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30085">
      <w:bodyDiv w:val="1"/>
      <w:marLeft w:val="0"/>
      <w:marRight w:val="0"/>
      <w:marTop w:val="0"/>
      <w:marBottom w:val="0"/>
      <w:divBdr>
        <w:top w:val="none" w:sz="0" w:space="0" w:color="auto"/>
        <w:left w:val="none" w:sz="0" w:space="0" w:color="auto"/>
        <w:bottom w:val="none" w:sz="0" w:space="0" w:color="auto"/>
        <w:right w:val="none" w:sz="0" w:space="0" w:color="auto"/>
      </w:divBdr>
    </w:div>
    <w:div w:id="167257796">
      <w:bodyDiv w:val="1"/>
      <w:marLeft w:val="0"/>
      <w:marRight w:val="0"/>
      <w:marTop w:val="0"/>
      <w:marBottom w:val="0"/>
      <w:divBdr>
        <w:top w:val="none" w:sz="0" w:space="0" w:color="auto"/>
        <w:left w:val="none" w:sz="0" w:space="0" w:color="auto"/>
        <w:bottom w:val="none" w:sz="0" w:space="0" w:color="auto"/>
        <w:right w:val="none" w:sz="0" w:space="0" w:color="auto"/>
      </w:divBdr>
    </w:div>
    <w:div w:id="283124570">
      <w:bodyDiv w:val="1"/>
      <w:marLeft w:val="0"/>
      <w:marRight w:val="0"/>
      <w:marTop w:val="0"/>
      <w:marBottom w:val="0"/>
      <w:divBdr>
        <w:top w:val="none" w:sz="0" w:space="0" w:color="auto"/>
        <w:left w:val="none" w:sz="0" w:space="0" w:color="auto"/>
        <w:bottom w:val="none" w:sz="0" w:space="0" w:color="auto"/>
        <w:right w:val="none" w:sz="0" w:space="0" w:color="auto"/>
      </w:divBdr>
    </w:div>
    <w:div w:id="419375534">
      <w:bodyDiv w:val="1"/>
      <w:marLeft w:val="0"/>
      <w:marRight w:val="0"/>
      <w:marTop w:val="0"/>
      <w:marBottom w:val="0"/>
      <w:divBdr>
        <w:top w:val="none" w:sz="0" w:space="0" w:color="auto"/>
        <w:left w:val="none" w:sz="0" w:space="0" w:color="auto"/>
        <w:bottom w:val="none" w:sz="0" w:space="0" w:color="auto"/>
        <w:right w:val="none" w:sz="0" w:space="0" w:color="auto"/>
      </w:divBdr>
    </w:div>
    <w:div w:id="436876823">
      <w:bodyDiv w:val="1"/>
      <w:marLeft w:val="0"/>
      <w:marRight w:val="0"/>
      <w:marTop w:val="0"/>
      <w:marBottom w:val="0"/>
      <w:divBdr>
        <w:top w:val="none" w:sz="0" w:space="0" w:color="auto"/>
        <w:left w:val="none" w:sz="0" w:space="0" w:color="auto"/>
        <w:bottom w:val="none" w:sz="0" w:space="0" w:color="auto"/>
        <w:right w:val="none" w:sz="0" w:space="0" w:color="auto"/>
      </w:divBdr>
    </w:div>
    <w:div w:id="645934681">
      <w:bodyDiv w:val="1"/>
      <w:marLeft w:val="0"/>
      <w:marRight w:val="0"/>
      <w:marTop w:val="0"/>
      <w:marBottom w:val="0"/>
      <w:divBdr>
        <w:top w:val="none" w:sz="0" w:space="0" w:color="auto"/>
        <w:left w:val="none" w:sz="0" w:space="0" w:color="auto"/>
        <w:bottom w:val="none" w:sz="0" w:space="0" w:color="auto"/>
        <w:right w:val="none" w:sz="0" w:space="0" w:color="auto"/>
      </w:divBdr>
      <w:divsChild>
        <w:div w:id="76833573">
          <w:marLeft w:val="0"/>
          <w:marRight w:val="0"/>
          <w:marTop w:val="0"/>
          <w:marBottom w:val="0"/>
          <w:divBdr>
            <w:top w:val="none" w:sz="0" w:space="0" w:color="auto"/>
            <w:left w:val="none" w:sz="0" w:space="0" w:color="auto"/>
            <w:bottom w:val="none" w:sz="0" w:space="0" w:color="auto"/>
            <w:right w:val="none" w:sz="0" w:space="0" w:color="auto"/>
          </w:divBdr>
          <w:divsChild>
            <w:div w:id="1497069460">
              <w:marLeft w:val="0"/>
              <w:marRight w:val="0"/>
              <w:marTop w:val="0"/>
              <w:marBottom w:val="0"/>
              <w:divBdr>
                <w:top w:val="none" w:sz="0" w:space="0" w:color="auto"/>
                <w:left w:val="none" w:sz="0" w:space="0" w:color="auto"/>
                <w:bottom w:val="none" w:sz="0" w:space="0" w:color="auto"/>
                <w:right w:val="none" w:sz="0" w:space="0" w:color="auto"/>
              </w:divBdr>
            </w:div>
          </w:divsChild>
        </w:div>
        <w:div w:id="863709311">
          <w:marLeft w:val="0"/>
          <w:marRight w:val="0"/>
          <w:marTop w:val="0"/>
          <w:marBottom w:val="0"/>
          <w:divBdr>
            <w:top w:val="none" w:sz="0" w:space="0" w:color="auto"/>
            <w:left w:val="none" w:sz="0" w:space="0" w:color="auto"/>
            <w:bottom w:val="none" w:sz="0" w:space="0" w:color="auto"/>
            <w:right w:val="none" w:sz="0" w:space="0" w:color="auto"/>
          </w:divBdr>
          <w:divsChild>
            <w:div w:id="70047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666672">
      <w:bodyDiv w:val="1"/>
      <w:marLeft w:val="0"/>
      <w:marRight w:val="0"/>
      <w:marTop w:val="0"/>
      <w:marBottom w:val="0"/>
      <w:divBdr>
        <w:top w:val="none" w:sz="0" w:space="0" w:color="auto"/>
        <w:left w:val="none" w:sz="0" w:space="0" w:color="auto"/>
        <w:bottom w:val="none" w:sz="0" w:space="0" w:color="auto"/>
        <w:right w:val="none" w:sz="0" w:space="0" w:color="auto"/>
      </w:divBdr>
    </w:div>
    <w:div w:id="1511288366">
      <w:bodyDiv w:val="1"/>
      <w:marLeft w:val="0"/>
      <w:marRight w:val="0"/>
      <w:marTop w:val="0"/>
      <w:marBottom w:val="0"/>
      <w:divBdr>
        <w:top w:val="none" w:sz="0" w:space="0" w:color="auto"/>
        <w:left w:val="none" w:sz="0" w:space="0" w:color="auto"/>
        <w:bottom w:val="none" w:sz="0" w:space="0" w:color="auto"/>
        <w:right w:val="none" w:sz="0" w:space="0" w:color="auto"/>
      </w:divBdr>
    </w:div>
    <w:div w:id="1540628816">
      <w:bodyDiv w:val="1"/>
      <w:marLeft w:val="0"/>
      <w:marRight w:val="0"/>
      <w:marTop w:val="0"/>
      <w:marBottom w:val="0"/>
      <w:divBdr>
        <w:top w:val="none" w:sz="0" w:space="0" w:color="auto"/>
        <w:left w:val="none" w:sz="0" w:space="0" w:color="auto"/>
        <w:bottom w:val="none" w:sz="0" w:space="0" w:color="auto"/>
        <w:right w:val="none" w:sz="0" w:space="0" w:color="auto"/>
      </w:divBdr>
    </w:div>
    <w:div w:id="1592350928">
      <w:bodyDiv w:val="1"/>
      <w:marLeft w:val="0"/>
      <w:marRight w:val="0"/>
      <w:marTop w:val="0"/>
      <w:marBottom w:val="0"/>
      <w:divBdr>
        <w:top w:val="none" w:sz="0" w:space="0" w:color="auto"/>
        <w:left w:val="none" w:sz="0" w:space="0" w:color="auto"/>
        <w:bottom w:val="none" w:sz="0" w:space="0" w:color="auto"/>
        <w:right w:val="none" w:sz="0" w:space="0" w:color="auto"/>
      </w:divBdr>
    </w:div>
    <w:div w:id="1612938342">
      <w:bodyDiv w:val="1"/>
      <w:marLeft w:val="0"/>
      <w:marRight w:val="0"/>
      <w:marTop w:val="0"/>
      <w:marBottom w:val="0"/>
      <w:divBdr>
        <w:top w:val="none" w:sz="0" w:space="0" w:color="auto"/>
        <w:left w:val="none" w:sz="0" w:space="0" w:color="auto"/>
        <w:bottom w:val="none" w:sz="0" w:space="0" w:color="auto"/>
        <w:right w:val="none" w:sz="0" w:space="0" w:color="auto"/>
      </w:divBdr>
    </w:div>
    <w:div w:id="1950775528">
      <w:bodyDiv w:val="1"/>
      <w:marLeft w:val="0"/>
      <w:marRight w:val="0"/>
      <w:marTop w:val="0"/>
      <w:marBottom w:val="0"/>
      <w:divBdr>
        <w:top w:val="none" w:sz="0" w:space="0" w:color="auto"/>
        <w:left w:val="none" w:sz="0" w:space="0" w:color="auto"/>
        <w:bottom w:val="none" w:sz="0" w:space="0" w:color="auto"/>
        <w:right w:val="none" w:sz="0" w:space="0" w:color="auto"/>
      </w:divBdr>
    </w:div>
    <w:div w:id="2015957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25</Pages>
  <Words>2397</Words>
  <Characters>13669</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CE 477898 Hermitage Escalator</vt:lpstr>
    </vt:vector>
  </TitlesOfParts>
  <Company/>
  <LinksUpToDate>false</LinksUpToDate>
  <CharactersWithSpaces>1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 477898 Hermitage Escalator</dc:title>
  <dc:creator>Lenovo</dc:creator>
  <cp:lastModifiedBy>Lenovo</cp:lastModifiedBy>
  <cp:revision>118</cp:revision>
  <dcterms:created xsi:type="dcterms:W3CDTF">2026-04-29T10:38:00Z</dcterms:created>
  <dcterms:modified xsi:type="dcterms:W3CDTF">2026-04-2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0d0336-8842-4e9d-b962-4c67083c027b</vt:lpwstr>
  </property>
  <property fmtid="{D5CDD505-2E9C-101B-9397-08002B2CF9AE}" pid="3" name="MSIP_Label_defa4170-0d19-0005-0004-bc88714345d2_ActionId">
    <vt:lpwstr>bcab7270-1166-4081-bf27-e15bbddc3642</vt:lpwstr>
  </property>
  <property fmtid="{D5CDD505-2E9C-101B-9397-08002B2CF9AE}" pid="4" name="MSIP_Label_defa4170-0d19-0005-0004-bc88714345d2_ContentBits">
    <vt:lpwstr>0</vt:lpwstr>
  </property>
  <property fmtid="{D5CDD505-2E9C-101B-9397-08002B2CF9AE}" pid="5" name="MSIP_Label_defa4170-0d19-0005-0004-bc88714345d2_Enabled">
    <vt:lpwstr>true</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etDate">
    <vt:lpwstr>2026-03-16T11:26:05Z</vt:lpwstr>
  </property>
  <property fmtid="{D5CDD505-2E9C-101B-9397-08002B2CF9AE}" pid="9" name="MSIP_Label_defa4170-0d19-0005-0004-bc88714345d2_SiteId">
    <vt:lpwstr>3778140a-a35f-4f5a-8e1d-5d8996f8c0ac</vt:lpwstr>
  </property>
  <property fmtid="{D5CDD505-2E9C-101B-9397-08002B2CF9AE}" pid="10" name="MSIP_Label_defa4170-0d19-0005-0004-bc88714345d2_Tag">
    <vt:lpwstr>10, 3, 0, 1</vt:lpwstr>
  </property>
  <property fmtid="{D5CDD505-2E9C-101B-9397-08002B2CF9AE}" pid="11" name="ZOTERO_PREF_1">
    <vt:lpwstr>&lt;data data-version="3" zotero-version="7.0.32"&gt;&lt;session id="AXv4yFEA"/&gt;&lt;style id="http://www.zotero.org/styles/apa" locale="en-US" hasBibliography="1" bibliographyStyleHasBeenSet="1"/&gt;&lt;prefs&gt;&lt;pref name="fieldType" value="Field"/&gt;&lt;/prefs&gt;&lt;/data&gt;</vt:lpwstr>
  </property>
</Properties>
</file>